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docx" ContentType="application/vnd.openxmlformats-officedocument.wordprocessingml.document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571B78" w:rsidRDefault="00571B78" w:rsidP="00571B78">
      <w:pPr>
        <w:pStyle w:val="Heading1"/>
        <w:jc w:val="center"/>
      </w:pPr>
      <w:r w:rsidRPr="00571B78">
        <w:rPr>
          <w:lang w:val="id-ID"/>
        </w:rPr>
        <w:object w:dxaOrig="7937" w:dyaOrig="414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96.7pt;height:20.4pt" o:ole="">
            <v:imagedata r:id="rId8" o:title=""/>
          </v:shape>
          <o:OLEObject Type="Embed" ProgID="Word.Document.12" ShapeID="_x0000_i1025" DrawAspect="Content" ObjectID="_1605929200" r:id="rId9">
            <o:FieldCodes>\s</o:FieldCodes>
          </o:OLEObject>
        </w:object>
      </w:r>
      <w:bookmarkStart w:id="0" w:name="_Toc531587431"/>
      <w:r w:rsidRPr="00571B78">
        <w:t xml:space="preserve"> </w:t>
      </w:r>
      <w:r>
        <w:t>DAFTAR PUST</w:t>
      </w:r>
      <w:bookmarkStart w:id="1" w:name="_GoBack"/>
      <w:bookmarkEnd w:id="1"/>
      <w:r>
        <w:t>AKA</w:t>
      </w:r>
      <w:bookmarkEnd w:id="0"/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B6967">
        <w:rPr>
          <w:rFonts w:cs="Times New Roman"/>
          <w:noProof/>
          <w:szCs w:val="24"/>
        </w:rPr>
        <w:t>Abidin, A. Z., Riza, L. S., &amp; Nurdin, E. A. (2018). Pengembangan Sistem Data-To-Text ( D2T ) untuk Membangkitkan Berita pada Data Streaming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Athoillah, M., Irawan, M., I., &amp; Imah, Elly, M. (2015). Study Comparison of SVM-, K-NN- and Backpropagation-Based Classifier for Image Retrieval. </w:t>
      </w:r>
      <w:r w:rsidRPr="005B6967">
        <w:rPr>
          <w:rFonts w:cs="Times New Roman"/>
          <w:i/>
          <w:iCs/>
          <w:noProof/>
          <w:szCs w:val="24"/>
        </w:rPr>
        <w:t>Jurnal Ilmu Komputer Dan Informasi (Journal of Computer Science and Information)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8</w:t>
      </w:r>
      <w:r w:rsidRPr="005B6967">
        <w:rPr>
          <w:rFonts w:cs="Times New Roman"/>
          <w:noProof/>
          <w:szCs w:val="24"/>
        </w:rPr>
        <w:t>(1), 11–18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anaee, H., Ahmed, M. U., &amp; Loutfi, A. (2013). Towards NLG for Physiological Data Monitoring with Body Area Networks. </w:t>
      </w:r>
      <w:r w:rsidRPr="005B6967">
        <w:rPr>
          <w:rFonts w:cs="Times New Roman"/>
          <w:i/>
          <w:iCs/>
          <w:noProof/>
          <w:szCs w:val="24"/>
        </w:rPr>
        <w:t>Proceedings of the 14th European Workshop on Natural Language Generation (ENLG’13)</w:t>
      </w:r>
      <w:r w:rsidRPr="005B6967">
        <w:rPr>
          <w:rFonts w:cs="Times New Roman"/>
          <w:noProof/>
          <w:szCs w:val="24"/>
        </w:rPr>
        <w:t>, 193–197. Retrieved from http://www.aclweb.org/anthology/W13-2127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ateman, J., &amp; Zock, M. (2012). Natural Language Generation. </w:t>
      </w:r>
      <w:r w:rsidRPr="005B6967">
        <w:rPr>
          <w:rFonts w:cs="Times New Roman"/>
          <w:i/>
          <w:iCs/>
          <w:noProof/>
          <w:szCs w:val="24"/>
        </w:rPr>
        <w:t>The Oxford Handbook of Computational Linguistic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9780199276</w:t>
      </w:r>
      <w:r w:rsidRPr="005B6967">
        <w:rPr>
          <w:rFonts w:cs="Times New Roman"/>
          <w:noProof/>
          <w:szCs w:val="24"/>
        </w:rPr>
        <w:t>(April 2018), 1–21. https://doi.org/10.1093/oxfordhb/9780199276349.013.001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elz, A. (2007). Probabilistic Generation of Weather Forecast Texts. </w:t>
      </w:r>
      <w:r w:rsidRPr="005B6967">
        <w:rPr>
          <w:rFonts w:cs="Times New Roman"/>
          <w:i/>
          <w:iCs/>
          <w:noProof/>
          <w:szCs w:val="24"/>
        </w:rPr>
        <w:t>Naacl-Hlt</w:t>
      </w:r>
      <w:r w:rsidRPr="005B6967">
        <w:rPr>
          <w:rFonts w:cs="Times New Roman"/>
          <w:noProof/>
          <w:szCs w:val="24"/>
        </w:rPr>
        <w:t>, 164–171. Retrieved from http://www.aclweb.org/anthology/N07-1021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owden, R., &amp; Bullington, S. F. (1996). Development of manufacturing control strategies using unsupervised machine learning. </w:t>
      </w:r>
      <w:r w:rsidRPr="005B6967">
        <w:rPr>
          <w:rFonts w:cs="Times New Roman"/>
          <w:i/>
          <w:iCs/>
          <w:noProof/>
          <w:szCs w:val="24"/>
        </w:rPr>
        <w:t>IIE Transactions (Institute of Industrial Engineers)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28</w:t>
      </w:r>
      <w:r w:rsidRPr="005B6967">
        <w:rPr>
          <w:rFonts w:cs="Times New Roman"/>
          <w:noProof/>
          <w:szCs w:val="24"/>
        </w:rPr>
        <w:t>(4), 319–331. https://doi.org/10.1080/07408179608966279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oyd, S. (1998). TREND: A System for Generating Intelligent Descriptions of Time-Series Data. </w:t>
      </w:r>
      <w:r w:rsidRPr="005B6967">
        <w:rPr>
          <w:rFonts w:cs="Times New Roman"/>
          <w:i/>
          <w:iCs/>
          <w:noProof/>
          <w:szCs w:val="24"/>
        </w:rPr>
        <w:t>Icips</w:t>
      </w:r>
      <w:r w:rsidRPr="005B6967">
        <w:rPr>
          <w:rFonts w:cs="Times New Roman"/>
          <w:noProof/>
          <w:szCs w:val="24"/>
        </w:rPr>
        <w:t>, 1–5. https://doi.org/10.1.1.57.370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Budiharto, W. (2013). </w:t>
      </w:r>
      <w:r w:rsidRPr="005B6967">
        <w:rPr>
          <w:rFonts w:cs="Times New Roman"/>
          <w:i/>
          <w:iCs/>
          <w:noProof/>
          <w:szCs w:val="24"/>
        </w:rPr>
        <w:t>Pengantar Praktis Pemrograman R untuk Ilmu Komputer</w:t>
      </w:r>
      <w:r w:rsidRPr="005B6967">
        <w:rPr>
          <w:rFonts w:cs="Times New Roman"/>
          <w:noProof/>
          <w:szCs w:val="24"/>
        </w:rPr>
        <w:t>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Castillo-Ortega, R., Marín, N., Martínez-Cruz, C., &amp; Sánchez, D. (2014). A proposal for the hierarchical segmentation of time series. Application to trend-based linguistic description. </w:t>
      </w:r>
      <w:r w:rsidRPr="005B6967">
        <w:rPr>
          <w:rFonts w:cs="Times New Roman"/>
          <w:i/>
          <w:iCs/>
          <w:noProof/>
          <w:szCs w:val="24"/>
        </w:rPr>
        <w:t>IEEE International Conference on Fuzzy Systems</w:t>
      </w:r>
      <w:r w:rsidRPr="005B6967">
        <w:rPr>
          <w:rFonts w:cs="Times New Roman"/>
          <w:noProof/>
          <w:szCs w:val="24"/>
        </w:rPr>
        <w:t>, 489–496. https://doi.org/10.1109/FUZZ-IEEE.2014.689184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>Chowdhury, G. G. (2005). Natural language Processing, 51–89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Crowder, J. W., Moore, J. G., DeRose, L., &amp; Franek, W. J. (1999). </w:t>
      </w:r>
      <w:r w:rsidRPr="005B6967">
        <w:rPr>
          <w:rFonts w:cs="Times New Roman"/>
          <w:i/>
          <w:iCs/>
          <w:noProof/>
          <w:szCs w:val="24"/>
        </w:rPr>
        <w:t>Air Pollution Field Enforcement</w:t>
      </w:r>
      <w:r w:rsidRPr="005B6967">
        <w:rPr>
          <w:rFonts w:cs="Times New Roman"/>
          <w:noProof/>
          <w:szCs w:val="24"/>
        </w:rPr>
        <w:t>. STUDENT MANUAL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lastRenderedPageBreak/>
        <w:t xml:space="preserve">de Vaus, D. A. (2002). </w:t>
      </w:r>
      <w:r w:rsidRPr="005B6967">
        <w:rPr>
          <w:rFonts w:cs="Times New Roman"/>
          <w:i/>
          <w:iCs/>
          <w:noProof/>
          <w:szCs w:val="24"/>
        </w:rPr>
        <w:t>SURVEYS IN SOCIAL RESEARCH</w:t>
      </w:r>
      <w:r w:rsidRPr="005B6967">
        <w:rPr>
          <w:rFonts w:cs="Times New Roman"/>
          <w:noProof/>
          <w:szCs w:val="24"/>
        </w:rPr>
        <w:t xml:space="preserve"> (5th editio)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Demir, S., Carberry, S., &amp; McCoy, K. F. (2012). Summarizing Information Graphics Textually. </w:t>
      </w:r>
      <w:r w:rsidRPr="005B6967">
        <w:rPr>
          <w:rFonts w:cs="Times New Roman"/>
          <w:i/>
          <w:iCs/>
          <w:noProof/>
          <w:szCs w:val="24"/>
        </w:rPr>
        <w:t>Computational Linguistic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38</w:t>
      </w:r>
      <w:r w:rsidRPr="005B6967">
        <w:rPr>
          <w:rFonts w:cs="Times New Roman"/>
          <w:noProof/>
          <w:szCs w:val="24"/>
        </w:rPr>
        <w:t>(3), 527–574. https://doi.org/10.1162/COLI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Fallah-Ghalhary, G. A., Mousavi-baygi, M., &amp; Nokhandan, M. H. (2009). Environmental Sciences. </w:t>
      </w:r>
      <w:r w:rsidRPr="005B6967">
        <w:rPr>
          <w:rFonts w:cs="Times New Roman"/>
          <w:i/>
          <w:iCs/>
          <w:noProof/>
          <w:szCs w:val="24"/>
        </w:rPr>
        <w:t>Journal of Chromatography B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6</w:t>
      </w:r>
      <w:r w:rsidRPr="005B6967">
        <w:rPr>
          <w:rFonts w:cs="Times New Roman"/>
          <w:noProof/>
          <w:szCs w:val="24"/>
        </w:rPr>
        <w:t>(3), 271–275. https://doi.org/10.1111/ijfs.1212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Fallah-Ghalhary, G. A., Mousavi-Baygi, M., &amp; Nokhandan, M. H. (2009). Annual Rainfall Forecasting by Using Mamdani Fuzzy Interface System. </w:t>
      </w:r>
      <w:r w:rsidRPr="005B6967">
        <w:rPr>
          <w:rFonts w:cs="Times New Roman"/>
          <w:i/>
          <w:iCs/>
          <w:noProof/>
          <w:szCs w:val="24"/>
        </w:rPr>
        <w:t>Research Journal of Environmental Science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3</w:t>
      </w:r>
      <w:r w:rsidRPr="005B6967">
        <w:rPr>
          <w:rFonts w:cs="Times New Roman"/>
          <w:noProof/>
          <w:szCs w:val="24"/>
        </w:rPr>
        <w:t>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Gatt, A., Portet, F., Reiter, E., Hunter, J., Mahamood, S., &amp; Moncur, W. (2009). From data to text in the Neonatal Intensive Care Unit : Using NLG technology for decision support and information management, </w:t>
      </w:r>
      <w:r w:rsidRPr="005B6967">
        <w:rPr>
          <w:rFonts w:cs="Times New Roman"/>
          <w:i/>
          <w:iCs/>
          <w:noProof/>
          <w:szCs w:val="24"/>
        </w:rPr>
        <w:t>22</w:t>
      </w:r>
      <w:r w:rsidRPr="005B6967">
        <w:rPr>
          <w:rFonts w:cs="Times New Roman"/>
          <w:noProof/>
          <w:szCs w:val="24"/>
        </w:rPr>
        <w:t>, 153–186. https://doi.org/10.3233/AIC-2009-0453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>Gkatzia, D., Hastie, H., Janarthanam, S., &amp; Lemon, O. (2013). Generating student feedback from time-series data using Reinforcement Learning, 115–124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Gkatzia, D., Lemon, O., &amp; Rieser, V. (2016). Natural Language Generation enhances human decision-making with uncertain information. </w:t>
      </w:r>
      <w:r w:rsidRPr="005B6967">
        <w:rPr>
          <w:rFonts w:cs="Times New Roman"/>
          <w:i/>
          <w:iCs/>
          <w:noProof/>
          <w:szCs w:val="24"/>
        </w:rPr>
        <w:t>The 54th Annual Meeting of the Association for Computational Linguistics</w:t>
      </w:r>
      <w:r w:rsidRPr="005B6967">
        <w:rPr>
          <w:rFonts w:cs="Times New Roman"/>
          <w:noProof/>
          <w:szCs w:val="24"/>
        </w:rPr>
        <w:t>, 264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Gkatzia, D., Lemon, O., &amp; Rieser, V. (2017). Data-to-Text Generation Improves Decision-Making Under Uncertainty. </w:t>
      </w:r>
      <w:r w:rsidRPr="005B6967">
        <w:rPr>
          <w:rFonts w:cs="Times New Roman"/>
          <w:i/>
          <w:iCs/>
          <w:noProof/>
          <w:szCs w:val="24"/>
        </w:rPr>
        <w:t>IEEE Computational Intelligence Magazin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2</w:t>
      </w:r>
      <w:r w:rsidRPr="005B6967">
        <w:rPr>
          <w:rFonts w:cs="Times New Roman"/>
          <w:noProof/>
          <w:szCs w:val="24"/>
        </w:rPr>
        <w:t>(3), 10–17. https://doi.org/10.1109/MCI.2017.2708998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Hallett, C., Power, R., &amp; Scott, D. (2006). Summarisation and visualisation of e-Health data repos- itories Conference Item Repositories. </w:t>
      </w:r>
      <w:r w:rsidRPr="005B6967">
        <w:rPr>
          <w:rFonts w:cs="Times New Roman"/>
          <w:i/>
          <w:iCs/>
          <w:noProof/>
          <w:szCs w:val="24"/>
        </w:rPr>
        <w:t>UK E-Science All-Hands Meeting</w:t>
      </w:r>
      <w:r w:rsidRPr="005B6967">
        <w:rPr>
          <w:rFonts w:cs="Times New Roman"/>
          <w:noProof/>
          <w:szCs w:val="24"/>
        </w:rPr>
        <w:t>, 18–21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Härdle, W., &amp; Simar, L. (2007). </w:t>
      </w:r>
      <w:r w:rsidRPr="005B6967">
        <w:rPr>
          <w:rFonts w:cs="Times New Roman"/>
          <w:i/>
          <w:iCs/>
          <w:noProof/>
          <w:szCs w:val="24"/>
        </w:rPr>
        <w:t>Applied Multivariate Statistical Analysis.</w:t>
      </w:r>
      <w:r w:rsidRPr="005B6967">
        <w:rPr>
          <w:rFonts w:cs="Times New Roman"/>
          <w:noProof/>
          <w:szCs w:val="24"/>
        </w:rPr>
        <w:t xml:space="preserve"> </w:t>
      </w:r>
      <w:r w:rsidRPr="005B6967">
        <w:rPr>
          <w:rFonts w:cs="Times New Roman"/>
          <w:i/>
          <w:iCs/>
          <w:noProof/>
          <w:szCs w:val="24"/>
        </w:rPr>
        <w:t>Applied Statistics</w:t>
      </w:r>
      <w:r w:rsidRPr="005B6967">
        <w:rPr>
          <w:rFonts w:cs="Times New Roman"/>
          <w:noProof/>
          <w:szCs w:val="24"/>
        </w:rPr>
        <w:t xml:space="preserve"> (Vol. 22007). Berlin: Springer. https://doi.org/10.2307/234796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Hospital, Z. (2003). Predicting hepatitis B virus – positive metastatic hepatocellular carcinomas using gene expression profiling and supervised machine learning. </w:t>
      </w:r>
      <w:r w:rsidRPr="005B6967">
        <w:rPr>
          <w:rFonts w:cs="Times New Roman"/>
          <w:i/>
          <w:iCs/>
          <w:noProof/>
          <w:szCs w:val="24"/>
        </w:rPr>
        <w:t>Nature Medicin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9</w:t>
      </w:r>
      <w:r w:rsidRPr="005B6967">
        <w:rPr>
          <w:rFonts w:cs="Times New Roman"/>
          <w:noProof/>
          <w:szCs w:val="24"/>
        </w:rPr>
        <w:t>(4), 416. https://doi.org/10.1038/nm843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Hunter, J., Freer, Y., Gatt, A., Reiter, E., Sripada, S., Sykes, C., &amp; Westwater, D. (2011). Bt-Nurse: Computer generation of natural language shift summaries </w:t>
      </w:r>
      <w:r w:rsidRPr="005B6967">
        <w:rPr>
          <w:rFonts w:cs="Times New Roman"/>
          <w:noProof/>
          <w:szCs w:val="24"/>
        </w:rPr>
        <w:lastRenderedPageBreak/>
        <w:t xml:space="preserve">from complex heterogeneous medical data. </w:t>
      </w:r>
      <w:r w:rsidRPr="005B6967">
        <w:rPr>
          <w:rFonts w:cs="Times New Roman"/>
          <w:i/>
          <w:iCs/>
          <w:noProof/>
          <w:szCs w:val="24"/>
        </w:rPr>
        <w:t>Journal of the American Medical Informatics Association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8</w:t>
      </w:r>
      <w:r w:rsidRPr="005B6967">
        <w:rPr>
          <w:rFonts w:cs="Times New Roman"/>
          <w:noProof/>
          <w:szCs w:val="24"/>
        </w:rPr>
        <w:t>(5), 621–624. https://doi.org/10.1136/amiajnl-2011-000193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Ihaka, R., &amp; Gentleman, R. (2012). R: a language for data analysis and graphics. </w:t>
      </w:r>
      <w:r w:rsidRPr="005B6967">
        <w:rPr>
          <w:rFonts w:cs="Times New Roman"/>
          <w:i/>
          <w:iCs/>
          <w:noProof/>
          <w:szCs w:val="24"/>
        </w:rPr>
        <w:t>Journal of Computational and Graphical Statistic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5</w:t>
      </w:r>
      <w:r w:rsidRPr="005B6967">
        <w:rPr>
          <w:rFonts w:cs="Times New Roman"/>
          <w:noProof/>
          <w:szCs w:val="24"/>
        </w:rPr>
        <w:t>(3), 299–314. https://doi.org/10.1080/10618600.1996.10474713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Käll, L., Canterbury, J. D., Weston, J., Noble, W. S., &amp; MacCoss, M. J. (2007). Semi-supervised learning for peptide identification from shotgun proteomics datasets. </w:t>
      </w:r>
      <w:r w:rsidRPr="005B6967">
        <w:rPr>
          <w:rFonts w:cs="Times New Roman"/>
          <w:i/>
          <w:iCs/>
          <w:noProof/>
          <w:szCs w:val="24"/>
        </w:rPr>
        <w:t>Nature Method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4</w:t>
      </w:r>
      <w:r w:rsidRPr="005B6967">
        <w:rPr>
          <w:rFonts w:cs="Times New Roman"/>
          <w:noProof/>
          <w:szCs w:val="24"/>
        </w:rPr>
        <w:t>(11), 923–925. https://doi.org/10.1038/NMETH1113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Karl Pearson, F. R. S. (1900). On the criterion that a given system of deviations from the probable in the case of a correlated system of variables is such that it can be reasonably supposed to have arisen from random sampling. </w:t>
      </w:r>
      <w:r w:rsidRPr="005B6967">
        <w:rPr>
          <w:rFonts w:cs="Times New Roman"/>
          <w:i/>
          <w:iCs/>
          <w:noProof/>
          <w:szCs w:val="24"/>
        </w:rPr>
        <w:t>The London, Edinburgh, and Dublin Philosophical Magazine and Journal of Scienc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50</w:t>
      </w:r>
      <w:r w:rsidRPr="005B6967">
        <w:rPr>
          <w:rFonts w:cs="Times New Roman"/>
          <w:noProof/>
          <w:szCs w:val="24"/>
        </w:rPr>
        <w:t>(302), 157–175. https://doi.org/10.1080/14786440009463897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Kittredge, R. I., &amp; Driedger, N. (1994). Using Natural-Language Processing to Produce Weather Forecasts. </w:t>
      </w:r>
      <w:r w:rsidRPr="005B6967">
        <w:rPr>
          <w:rFonts w:cs="Times New Roman"/>
          <w:i/>
          <w:iCs/>
          <w:noProof/>
          <w:szCs w:val="24"/>
        </w:rPr>
        <w:t>IEEE Expert-Intelligent Systems and Their Application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9</w:t>
      </w:r>
      <w:r w:rsidRPr="005B6967">
        <w:rPr>
          <w:rFonts w:cs="Times New Roman"/>
          <w:noProof/>
          <w:szCs w:val="24"/>
        </w:rPr>
        <w:t>(2), 45–53. https://doi.org/10.1109/64.29413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Kukich, K. (1983). Design of a knowledge-based report generator. </w:t>
      </w:r>
      <w:r w:rsidRPr="005B6967">
        <w:rPr>
          <w:rFonts w:cs="Times New Roman"/>
          <w:i/>
          <w:iCs/>
          <w:noProof/>
          <w:szCs w:val="24"/>
        </w:rPr>
        <w:t>Proceedings of the 21st Annual Meeting on Association for Computational Linguistics  -</w:t>
      </w:r>
      <w:r w:rsidRPr="005B6967">
        <w:rPr>
          <w:rFonts w:cs="Times New Roman"/>
          <w:noProof/>
          <w:szCs w:val="24"/>
        </w:rPr>
        <w:t>, 145. https://doi.org/10.3115/981311.98134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Liddy, E. D. (2001). Natural Language Processing. </w:t>
      </w:r>
      <w:r w:rsidRPr="005B6967">
        <w:rPr>
          <w:rFonts w:cs="Times New Roman"/>
          <w:i/>
          <w:iCs/>
          <w:noProof/>
          <w:szCs w:val="24"/>
        </w:rPr>
        <w:t>In Encyclopedia of Library and Information Science</w:t>
      </w:r>
      <w:r w:rsidRPr="005B6967">
        <w:rPr>
          <w:rFonts w:cs="Times New Roman"/>
          <w:noProof/>
          <w:szCs w:val="24"/>
        </w:rPr>
        <w:t>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McKeown, K., Kukich, K., &amp; Shaw, J. (1994). Practical issues in automatic documentation generation. </w:t>
      </w:r>
      <w:r w:rsidRPr="005B6967">
        <w:rPr>
          <w:rFonts w:cs="Times New Roman"/>
          <w:i/>
          <w:iCs/>
          <w:noProof/>
          <w:szCs w:val="24"/>
        </w:rPr>
        <w:t>Proceedings of the Fourth Conference on Applied Natural Language Processing -</w:t>
      </w:r>
      <w:r w:rsidRPr="005B6967">
        <w:rPr>
          <w:rFonts w:cs="Times New Roman"/>
          <w:noProof/>
          <w:szCs w:val="24"/>
        </w:rPr>
        <w:t>, 7. https://doi.org/10.3115/974358.974361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Mohri, M., Rostamizadeh, A., &amp; Talwalkar, A. (2012). </w:t>
      </w:r>
      <w:r w:rsidRPr="005B6967">
        <w:rPr>
          <w:rFonts w:cs="Times New Roman"/>
          <w:i/>
          <w:iCs/>
          <w:noProof/>
          <w:szCs w:val="24"/>
        </w:rPr>
        <w:t>Foundations of Machine Learning</w:t>
      </w:r>
      <w:r w:rsidRPr="005B6967">
        <w:rPr>
          <w:rFonts w:cs="Times New Roman"/>
          <w:noProof/>
          <w:szCs w:val="24"/>
        </w:rPr>
        <w:t xml:space="preserve">. </w:t>
      </w:r>
      <w:r w:rsidRPr="005B6967">
        <w:rPr>
          <w:rFonts w:cs="Times New Roman"/>
          <w:i/>
          <w:iCs/>
          <w:noProof/>
          <w:szCs w:val="24"/>
        </w:rPr>
        <w:t>Lecture Notes in Computer Science (including subseries Lecture Notes in Artificial Intelligence and Lecture Notes in Bioinformatics)</w:t>
      </w:r>
      <w:r w:rsidRPr="005B6967">
        <w:rPr>
          <w:rFonts w:cs="Times New Roman"/>
          <w:noProof/>
          <w:szCs w:val="24"/>
        </w:rPr>
        <w:t xml:space="preserve"> (Vol. 17). MIT Press. https://doi.org/10.1007/978-3-642-34106-9_1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Ng, A. Y., Coates, A., Diel, M., Ganapathi, V., Schulte, J., Tse, B., … Liang, E. (2006). Autonomous inverted helicopter flight via reinforcement earning. </w:t>
      </w:r>
      <w:r w:rsidRPr="005B6967">
        <w:rPr>
          <w:rFonts w:cs="Times New Roman"/>
          <w:i/>
          <w:iCs/>
          <w:noProof/>
          <w:szCs w:val="24"/>
        </w:rPr>
        <w:lastRenderedPageBreak/>
        <w:t>Springer Tracts in Advanced Robotic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21</w:t>
      </w:r>
      <w:r w:rsidRPr="005B6967">
        <w:rPr>
          <w:rFonts w:cs="Times New Roman"/>
          <w:noProof/>
          <w:szCs w:val="24"/>
        </w:rPr>
        <w:t>, 363–372. https://doi.org/10.1007/11552246_3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aliouras, G., Papatheodorou, C., Karkaletsis, V., &amp; Spyropoulos, C. D. (2002). Discovering user communities on the Internet using unsupervised machine learning techniques. </w:t>
      </w:r>
      <w:r w:rsidRPr="005B6967">
        <w:rPr>
          <w:rFonts w:cs="Times New Roman"/>
          <w:i/>
          <w:iCs/>
          <w:noProof/>
          <w:szCs w:val="24"/>
        </w:rPr>
        <w:t>Interacting With Computer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4</w:t>
      </w:r>
      <w:r w:rsidRPr="005B6967">
        <w:rPr>
          <w:rFonts w:cs="Times New Roman"/>
          <w:noProof/>
          <w:szCs w:val="24"/>
        </w:rPr>
        <w:t>(6), 761–791. https://doi.org/10.1016/S0953-5438(02)00015-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alpanas, T., Vlachos, M., Keogh, E., Gunopulos, D., &amp; Truppel, W. (2004). Online amnesic approximation of streaming time series. </w:t>
      </w:r>
      <w:r w:rsidRPr="005B6967">
        <w:rPr>
          <w:rFonts w:cs="Times New Roman"/>
          <w:i/>
          <w:iCs/>
          <w:noProof/>
          <w:szCs w:val="24"/>
        </w:rPr>
        <w:t>Data Engineering, 2004. Proceedings. 20th International Conference On</w:t>
      </w:r>
      <w:r w:rsidRPr="005B6967">
        <w:rPr>
          <w:rFonts w:cs="Times New Roman"/>
          <w:noProof/>
          <w:szCs w:val="24"/>
        </w:rPr>
        <w:t>, 339–349. https://doi.org/10.1109/ICDE.2004.1320009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ortet, F., Reiter, E., Gatt, A., Hunter, J., Sripada, S., Freer, Y., &amp; Sykes, C. (2009). Automatic generation of textual summaries from neonatal intensive care data. </w:t>
      </w:r>
      <w:r w:rsidRPr="005B6967">
        <w:rPr>
          <w:rFonts w:cs="Times New Roman"/>
          <w:i/>
          <w:iCs/>
          <w:noProof/>
          <w:szCs w:val="24"/>
        </w:rPr>
        <w:t>Artificial Intelligenc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73</w:t>
      </w:r>
      <w:r w:rsidRPr="005B6967">
        <w:rPr>
          <w:rFonts w:cs="Times New Roman"/>
          <w:noProof/>
          <w:szCs w:val="24"/>
        </w:rPr>
        <w:t>(7–8), 789–816. https://doi.org/10.1016/j.artint.2008.12.00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ortet, F., Reiter, E., Hunter, J., &amp; Sripada, S. (2007). Automatic Generation of Textual Summaries from Neonatal Intensive Care Data. </w:t>
      </w:r>
      <w:r w:rsidRPr="005B6967">
        <w:rPr>
          <w:rFonts w:cs="Times New Roman"/>
          <w:i/>
          <w:iCs/>
          <w:noProof/>
          <w:szCs w:val="24"/>
        </w:rPr>
        <w:t>Lecture Notes in Artificial Intelligence</w:t>
      </w:r>
      <w:r w:rsidRPr="005B6967">
        <w:rPr>
          <w:rFonts w:cs="Times New Roman"/>
          <w:noProof/>
          <w:szCs w:val="24"/>
        </w:rPr>
        <w:t>, 227–236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ressman, R. S. (2001a). </w:t>
      </w:r>
      <w:r w:rsidRPr="005B6967">
        <w:rPr>
          <w:rFonts w:cs="Times New Roman"/>
          <w:i/>
          <w:iCs/>
          <w:noProof/>
          <w:szCs w:val="24"/>
        </w:rPr>
        <w:t>Software engineering: a practitioner’s approach</w:t>
      </w:r>
      <w:r w:rsidRPr="005B6967">
        <w:rPr>
          <w:rFonts w:cs="Times New Roman"/>
          <w:noProof/>
          <w:szCs w:val="24"/>
        </w:rPr>
        <w:t xml:space="preserve"> (5th ed.). New York: McGraw-Hill Publishing Company, Inc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Pressman, R. S. (2001b). </w:t>
      </w:r>
      <w:r w:rsidRPr="005B6967">
        <w:rPr>
          <w:rFonts w:cs="Times New Roman"/>
          <w:i/>
          <w:iCs/>
          <w:noProof/>
          <w:szCs w:val="24"/>
        </w:rPr>
        <w:t>Software Enginering A Practitioner’s Approach</w:t>
      </w:r>
      <w:r w:rsidRPr="005B6967">
        <w:rPr>
          <w:rFonts w:cs="Times New Roman"/>
          <w:noProof/>
          <w:szCs w:val="24"/>
        </w:rPr>
        <w:t>. (B. Jones &amp; E. Gray, Eds.) (FIFTH EDIT). Palgrave Macmillan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>Putra, B., Riza, L. S., &amp; Wihardi, Y. (2017). Pengembangan Sistem Data-to-Text untuk Membangkitkan Berita Cuaca dengan Pendekatan Time-Series dalam R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ahman, A. B. (2017). </w:t>
      </w:r>
      <w:r w:rsidRPr="005B6967">
        <w:rPr>
          <w:rFonts w:cs="Times New Roman"/>
          <w:i/>
          <w:iCs/>
          <w:noProof/>
          <w:szCs w:val="24"/>
        </w:rPr>
        <w:t>DETEKSI GENOMIC REPEATS MENGGUNAKAN ALGORITMA KNUTH-MORRIS-PRATT PADA R HIGH-PERFORMANCE COMPUTING PACKAGE</w:t>
      </w:r>
      <w:r w:rsidRPr="005B6967">
        <w:rPr>
          <w:rFonts w:cs="Times New Roman"/>
          <w:noProof/>
          <w:szCs w:val="24"/>
        </w:rPr>
        <w:t>. Bandung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amos-Soto, A., Bugarín, A., &amp; Barro, S. (2016a). Fuzzy Sets Across the Natural Language Generation Pipeline. </w:t>
      </w:r>
      <w:r w:rsidRPr="005B6967">
        <w:rPr>
          <w:rFonts w:cs="Times New Roman"/>
          <w:i/>
          <w:iCs/>
          <w:noProof/>
          <w:szCs w:val="24"/>
        </w:rPr>
        <w:t>Progress in Artificial Intelligence</w:t>
      </w:r>
      <w:r w:rsidRPr="005B6967">
        <w:rPr>
          <w:rFonts w:cs="Times New Roman"/>
          <w:noProof/>
          <w:szCs w:val="24"/>
        </w:rPr>
        <w:t>. https://doi.org/10.1007/s13748-016-0097-x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amos-Soto, A., Bugarín, A., &amp; Barro, S. (2016b). On the role of linguistic descriptions of data in the building of natural language generation systems. </w:t>
      </w:r>
      <w:r w:rsidRPr="005B6967">
        <w:rPr>
          <w:rFonts w:cs="Times New Roman"/>
          <w:i/>
          <w:iCs/>
          <w:noProof/>
          <w:szCs w:val="24"/>
        </w:rPr>
        <w:lastRenderedPageBreak/>
        <w:t>Fuzzy Sets and System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285</w:t>
      </w:r>
      <w:r w:rsidRPr="005B6967">
        <w:rPr>
          <w:rFonts w:cs="Times New Roman"/>
          <w:noProof/>
          <w:szCs w:val="24"/>
        </w:rPr>
        <w:t>, 31–51. https://doi.org/10.1016/j.fss.2015.06.019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amos-Soto, A., Bugarin, A., Barro, S., Gallego, N., Rodriguez, C., Fraga, I., &amp; A.Saunders. (2015). Automatic Generation of Air Quality Index Textual Forecasts Using a Data-To-Text Approach. </w:t>
      </w:r>
      <w:r w:rsidRPr="005B6967">
        <w:rPr>
          <w:rFonts w:cs="Times New Roman"/>
          <w:i/>
          <w:iCs/>
          <w:noProof/>
          <w:szCs w:val="24"/>
        </w:rPr>
        <w:t>Lecture Notes in Computer Science (Including Subseries Lecture Notes in Artificial Intelligence and Lecture Notes in Bioinformatics)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9422</w:t>
      </w:r>
      <w:r w:rsidRPr="005B6967">
        <w:rPr>
          <w:rFonts w:cs="Times New Roman"/>
          <w:noProof/>
          <w:szCs w:val="24"/>
        </w:rPr>
        <w:t>(May), 164–174. https://doi.org/10.1007/978-3-319-24598-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eddington, J., &amp; Tintarev, N. (2011). Automatically Generating Stories from Sensor Data. </w:t>
      </w:r>
      <w:r w:rsidRPr="005B6967">
        <w:rPr>
          <w:rFonts w:cs="Times New Roman"/>
          <w:i/>
          <w:iCs/>
          <w:noProof/>
          <w:szCs w:val="24"/>
        </w:rPr>
        <w:t>Proceedings of the 16th International Conference on Intelligent User Interfaces</w:t>
      </w:r>
      <w:r w:rsidRPr="005B6967">
        <w:rPr>
          <w:rFonts w:cs="Times New Roman"/>
          <w:noProof/>
          <w:szCs w:val="24"/>
        </w:rPr>
        <w:t>, (November 2010), 407–410. https://doi.org/10.1145/1943403.1943477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>Reiter, E. (1996). Building Natural-Language Generation Systems, 91–93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eiter, E. (2010). 20 Natural Language Generation. </w:t>
      </w:r>
      <w:r w:rsidRPr="005B6967">
        <w:rPr>
          <w:rFonts w:cs="Times New Roman"/>
          <w:i/>
          <w:iCs/>
          <w:noProof/>
          <w:szCs w:val="24"/>
        </w:rPr>
        <w:t>… of Computational Linguistics and Natural Language …</w:t>
      </w:r>
      <w:r w:rsidRPr="005B6967">
        <w:rPr>
          <w:rFonts w:cs="Times New Roman"/>
          <w:noProof/>
          <w:szCs w:val="24"/>
        </w:rPr>
        <w:t>. Retrieved from http://gendocs.ru/docs/20/19207/conv_1/file1.pdf#page=60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eiter, E. (2011). An Architecture for Data-to-Text Systems. </w:t>
      </w:r>
      <w:r w:rsidRPr="005B6967">
        <w:rPr>
          <w:rFonts w:cs="Times New Roman"/>
          <w:i/>
          <w:iCs/>
          <w:noProof/>
          <w:szCs w:val="24"/>
        </w:rPr>
        <w:t>Computational Intelligenc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27</w:t>
      </w:r>
      <w:r w:rsidRPr="005B6967">
        <w:rPr>
          <w:rFonts w:cs="Times New Roman"/>
          <w:noProof/>
          <w:szCs w:val="24"/>
        </w:rPr>
        <w:t>(1), 23–40. https://doi.org/10.1111/j.1467-8640.2010.00370.x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eiter, E., &amp; Dale, R. (1997). Building applied natural language generation systems. </w:t>
      </w:r>
      <w:r w:rsidRPr="005B6967">
        <w:rPr>
          <w:rFonts w:cs="Times New Roman"/>
          <w:i/>
          <w:iCs/>
          <w:noProof/>
          <w:szCs w:val="24"/>
        </w:rPr>
        <w:t>Natural Language Engineering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3</w:t>
      </w:r>
      <w:r w:rsidRPr="005B6967">
        <w:rPr>
          <w:rFonts w:cs="Times New Roman"/>
          <w:noProof/>
          <w:szCs w:val="24"/>
        </w:rPr>
        <w:t>(1), 57–87. https://doi.org/10.1017/S135132499700150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iza, L. S. (2015). </w:t>
      </w:r>
      <w:r w:rsidRPr="005B6967">
        <w:rPr>
          <w:rFonts w:cs="Times New Roman"/>
          <w:i/>
          <w:iCs/>
          <w:noProof/>
          <w:szCs w:val="24"/>
        </w:rPr>
        <w:t>Data Science and Big Data Processing in R: Representations and Software</w:t>
      </w:r>
      <w:r w:rsidRPr="005B6967">
        <w:rPr>
          <w:rFonts w:cs="Times New Roman"/>
          <w:noProof/>
          <w:szCs w:val="24"/>
        </w:rPr>
        <w:t>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Riza, L. S., Nasrulloh, I. F., Junaeti, E., Zain, R., &amp; Nandiyanto, A. B. D. (2016). GradDescentR: An R package implementing gradient descent and its variants for regression tasks. </w:t>
      </w:r>
      <w:r w:rsidRPr="005B6967">
        <w:rPr>
          <w:rFonts w:cs="Times New Roman"/>
          <w:i/>
          <w:iCs/>
          <w:noProof/>
          <w:szCs w:val="24"/>
        </w:rPr>
        <w:t>Proceedings - 2016 1st International Conference on Information Technology, Information Systems and Electrical Engineering, ICITISEE 2016</w:t>
      </w:r>
      <w:r w:rsidRPr="005B6967">
        <w:rPr>
          <w:rFonts w:cs="Times New Roman"/>
          <w:noProof/>
          <w:szCs w:val="24"/>
        </w:rPr>
        <w:t>, 125–129. https://doi.org/10.1109/ICITISEE.2016.780306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amuel, A. L. (1959). Some studies in machine learning using the game of checkers. </w:t>
      </w:r>
      <w:r w:rsidRPr="005B6967">
        <w:rPr>
          <w:rFonts w:cs="Times New Roman"/>
          <w:i/>
          <w:iCs/>
          <w:noProof/>
          <w:szCs w:val="24"/>
        </w:rPr>
        <w:t>IBM Journal of Research and Development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3</w:t>
      </w:r>
      <w:r w:rsidRPr="005B6967">
        <w:rPr>
          <w:rFonts w:cs="Times New Roman"/>
          <w:noProof/>
          <w:szCs w:val="24"/>
        </w:rPr>
        <w:t>(3), 210–229. https://doi.org/10.1147/rd.33.0210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chneider, A. H., Mort, A., Mellish, C., Reiter, E., &amp; Wilson, P. (2013). MIME - NLG in Pre-Hospital Care. </w:t>
      </w:r>
      <w:r w:rsidRPr="005B6967">
        <w:rPr>
          <w:rFonts w:cs="Times New Roman"/>
          <w:i/>
          <w:iCs/>
          <w:noProof/>
          <w:szCs w:val="24"/>
        </w:rPr>
        <w:t xml:space="preserve">Fourteenth European Workshop on Natural </w:t>
      </w:r>
      <w:r w:rsidRPr="005B6967">
        <w:rPr>
          <w:rFonts w:cs="Times New Roman"/>
          <w:i/>
          <w:iCs/>
          <w:noProof/>
          <w:szCs w:val="24"/>
        </w:rPr>
        <w:lastRenderedPageBreak/>
        <w:t>Language Generation</w:t>
      </w:r>
      <w:r w:rsidRPr="005B6967">
        <w:rPr>
          <w:rFonts w:cs="Times New Roman"/>
          <w:noProof/>
          <w:szCs w:val="24"/>
        </w:rPr>
        <w:t>, 152–156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hannon, C. E. (1950). A Chess-Playing Machine. </w:t>
      </w:r>
      <w:r w:rsidRPr="005B6967">
        <w:rPr>
          <w:rFonts w:cs="Times New Roman"/>
          <w:i/>
          <w:iCs/>
          <w:noProof/>
          <w:szCs w:val="24"/>
        </w:rPr>
        <w:t>Scientific American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82</w:t>
      </w:r>
      <w:r w:rsidRPr="005B6967">
        <w:rPr>
          <w:rFonts w:cs="Times New Roman"/>
          <w:noProof/>
          <w:szCs w:val="24"/>
        </w:rPr>
        <w:t>(2), 48–51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>Soehn, J., Zinsmeister, H., &amp; Rehm, G. (2007). Requirements of a User-Friendly , General-Purpose Corpus Query Interface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pector, P. (2004). An Introduction to R. </w:t>
      </w:r>
      <w:r w:rsidRPr="005B6967">
        <w:rPr>
          <w:rFonts w:cs="Times New Roman"/>
          <w:i/>
          <w:iCs/>
          <w:noProof/>
          <w:szCs w:val="24"/>
        </w:rPr>
        <w:t>Statistical Computing Facility</w:t>
      </w:r>
      <w:r w:rsidRPr="005B6967">
        <w:rPr>
          <w:rFonts w:cs="Times New Roman"/>
          <w:noProof/>
          <w:szCs w:val="24"/>
        </w:rPr>
        <w:t>, (x), 1–10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ripada, S. G., &amp; Gao, F. (2007). Summarizing dive computer data: A case study in integrating textual and graphical presentations of numerical data. </w:t>
      </w:r>
      <w:r w:rsidRPr="005B6967">
        <w:rPr>
          <w:rFonts w:cs="Times New Roman"/>
          <w:i/>
          <w:iCs/>
          <w:noProof/>
          <w:szCs w:val="24"/>
        </w:rPr>
        <w:t>Proceedings of the Workshop on Multimodal Output Generation (MOG-2007)</w:t>
      </w:r>
      <w:r w:rsidRPr="005B6967">
        <w:rPr>
          <w:rFonts w:cs="Times New Roman"/>
          <w:noProof/>
          <w:szCs w:val="24"/>
        </w:rPr>
        <w:t>, 149–157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ripada, S. G., &amp; Reiter, E. (2003). S UM T IME -M OUSAM : Configurable Marine Weather Forecast Generator. </w:t>
      </w:r>
      <w:r w:rsidRPr="005B6967">
        <w:rPr>
          <w:rFonts w:cs="Times New Roman"/>
          <w:i/>
          <w:iCs/>
          <w:noProof/>
          <w:szCs w:val="24"/>
        </w:rPr>
        <w:t>Expert Updat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6</w:t>
      </w:r>
      <w:r w:rsidRPr="005B6967">
        <w:rPr>
          <w:rFonts w:cs="Times New Roman"/>
          <w:noProof/>
          <w:szCs w:val="24"/>
        </w:rPr>
        <w:t>(1), 4–1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ripada, S. G., Reiter, E., Hunter, J., &amp; Yu, J. (2001). A two-stage model for content determination. </w:t>
      </w:r>
      <w:r w:rsidRPr="005B6967">
        <w:rPr>
          <w:rFonts w:cs="Times New Roman"/>
          <w:i/>
          <w:iCs/>
          <w:noProof/>
          <w:szCs w:val="24"/>
        </w:rPr>
        <w:t>Proceedings of the 8th European Workshop on Natural Language Generation-Volume 8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8</w:t>
      </w:r>
      <w:r w:rsidRPr="005B6967">
        <w:rPr>
          <w:rFonts w:cs="Times New Roman"/>
          <w:noProof/>
          <w:szCs w:val="24"/>
        </w:rPr>
        <w:t>, 1–8. https://doi.org/10.3115/1117840.1117842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ripada, S. G., Reiter, E., Hunter, J., &amp; Yu, J. (2003). Generating English summaries of time series data using the Gricean maxims. </w:t>
      </w:r>
      <w:r w:rsidRPr="005B6967">
        <w:rPr>
          <w:rFonts w:cs="Times New Roman"/>
          <w:i/>
          <w:iCs/>
          <w:noProof/>
          <w:szCs w:val="24"/>
        </w:rPr>
        <w:t>Proceedings of the Ninth ACM SIGKDD International Conference on Knowledge Discovery and Data Mining  - KDD ’03</w:t>
      </w:r>
      <w:r w:rsidRPr="005B6967">
        <w:rPr>
          <w:rFonts w:cs="Times New Roman"/>
          <w:noProof/>
          <w:szCs w:val="24"/>
        </w:rPr>
        <w:t>, 187. https://doi.org/10.1145/956755.956774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Stone, P., Sutton, R. S., &amp; Kuhlmann, G. (2005). Reinforcement Learning for RoboCup-Soccer Keepaway. </w:t>
      </w:r>
      <w:r w:rsidRPr="005B6967">
        <w:rPr>
          <w:rFonts w:cs="Times New Roman"/>
          <w:i/>
          <w:iCs/>
          <w:noProof/>
          <w:szCs w:val="24"/>
        </w:rPr>
        <w:t>Adaptive Behavior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3</w:t>
      </w:r>
      <w:r w:rsidRPr="005B6967">
        <w:rPr>
          <w:rFonts w:cs="Times New Roman"/>
          <w:noProof/>
          <w:szCs w:val="24"/>
        </w:rPr>
        <w:t>(3), 165–188. https://doi.org/10.1177/105971230501300301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Tang, F., Brennan, S., Zhao, Q., &amp; Tao, H. (2007). Co-Tracking Using Semi-Supervised Support Vector Machines. </w:t>
      </w:r>
      <w:r w:rsidRPr="005B6967">
        <w:rPr>
          <w:rFonts w:cs="Times New Roman"/>
          <w:i/>
          <w:iCs/>
          <w:noProof/>
          <w:szCs w:val="24"/>
        </w:rPr>
        <w:t>Computer Vision</w:t>
      </w:r>
      <w:r w:rsidRPr="005B6967">
        <w:rPr>
          <w:rFonts w:cs="Times New Roman"/>
          <w:noProof/>
          <w:szCs w:val="24"/>
        </w:rPr>
        <w:t>, 1–8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Thomas, K. E., Sripada, S., &amp; Noordzij, M. L. (2012). Atlas.txt: Exploring linguistic grounding techniques for communicating spatial information to blind users. </w:t>
      </w:r>
      <w:r w:rsidRPr="005B6967">
        <w:rPr>
          <w:rFonts w:cs="Times New Roman"/>
          <w:i/>
          <w:iCs/>
          <w:noProof/>
          <w:szCs w:val="24"/>
        </w:rPr>
        <w:t>Universal Access in the Information Society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1</w:t>
      </w:r>
      <w:r w:rsidRPr="005B6967">
        <w:rPr>
          <w:rFonts w:cs="Times New Roman"/>
          <w:noProof/>
          <w:szCs w:val="24"/>
        </w:rPr>
        <w:t>(1), 85–98. https://doi.org/10.1007/s10209-010-0217-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Turian, J., Ratinov, L., &amp; Bengio, Y. (2010). Word representations : A simple and general method for semi-supervised learning. </w:t>
      </w:r>
      <w:r w:rsidRPr="005B6967">
        <w:rPr>
          <w:rFonts w:cs="Times New Roman"/>
          <w:i/>
          <w:iCs/>
          <w:noProof/>
          <w:szCs w:val="24"/>
        </w:rPr>
        <w:t>Proceedings of the 48th Annual Meeting of the Association for Computational Linguistics</w:t>
      </w:r>
      <w:r w:rsidRPr="005B6967">
        <w:rPr>
          <w:rFonts w:cs="Times New Roman"/>
          <w:noProof/>
          <w:szCs w:val="24"/>
        </w:rPr>
        <w:t>, 384–394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lastRenderedPageBreak/>
        <w:t xml:space="preserve">Turing, A. (1950). Introducci ón a la Inteligencia Artificial. </w:t>
      </w:r>
      <w:r w:rsidRPr="005B6967">
        <w:rPr>
          <w:rFonts w:cs="Times New Roman"/>
          <w:i/>
          <w:iCs/>
          <w:noProof/>
          <w:szCs w:val="24"/>
        </w:rPr>
        <w:t>Intelligence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59</w:t>
      </w:r>
      <w:r w:rsidRPr="005B6967">
        <w:rPr>
          <w:rFonts w:cs="Times New Roman"/>
          <w:noProof/>
          <w:szCs w:val="24"/>
        </w:rPr>
        <w:t>, 433–460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Turner, R., Sripada, S., Reiter, E., &amp; Davy, I. P. (2008). Using spatial reference frames to generate grounded textual summaries of georeferenced data. </w:t>
      </w:r>
      <w:r w:rsidRPr="005B6967">
        <w:rPr>
          <w:rFonts w:cs="Times New Roman"/>
          <w:i/>
          <w:iCs/>
          <w:noProof/>
          <w:szCs w:val="24"/>
        </w:rPr>
        <w:t>Proceedings of the Fifth International Natural Language Generation Conference</w:t>
      </w:r>
      <w:r w:rsidRPr="005B6967">
        <w:rPr>
          <w:rFonts w:cs="Times New Roman"/>
          <w:noProof/>
          <w:szCs w:val="24"/>
        </w:rPr>
        <w:t>, 16–24. https://doi.org/10.3115/1708322.1708328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Williamson, R., &amp; Andrews, B. J. (2000). Gait Event Detection for FES Using Accelerometers and Supervised Machine Learning. </w:t>
      </w:r>
      <w:r w:rsidRPr="005B6967">
        <w:rPr>
          <w:rFonts w:cs="Times New Roman"/>
          <w:i/>
          <w:iCs/>
          <w:noProof/>
          <w:szCs w:val="24"/>
        </w:rPr>
        <w:t>IEEE Transactions on Rehabilitation Engineering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8</w:t>
      </w:r>
      <w:r w:rsidRPr="005B6967">
        <w:rPr>
          <w:rFonts w:cs="Times New Roman"/>
          <w:noProof/>
          <w:szCs w:val="24"/>
        </w:rPr>
        <w:t>(3), 312–319.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Ye, Q., Zhang, Z., &amp; Law, R. (2009). Expert Systems with Applications Sentiment classification of online reviews to travel destinations by supervised machine learning approaches. </w:t>
      </w:r>
      <w:r w:rsidRPr="005B6967">
        <w:rPr>
          <w:rFonts w:cs="Times New Roman"/>
          <w:i/>
          <w:iCs/>
          <w:noProof/>
          <w:szCs w:val="24"/>
        </w:rPr>
        <w:t>Expert Systems With Applications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36</w:t>
      </w:r>
      <w:r w:rsidRPr="005B6967">
        <w:rPr>
          <w:rFonts w:cs="Times New Roman"/>
          <w:noProof/>
          <w:szCs w:val="24"/>
        </w:rPr>
        <w:t>(3), 6527–6535. https://doi.org/10.1016/j.eswa.2008.07.035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  <w:szCs w:val="24"/>
        </w:rPr>
      </w:pPr>
      <w:r w:rsidRPr="005B6967">
        <w:rPr>
          <w:rFonts w:cs="Times New Roman"/>
          <w:noProof/>
          <w:szCs w:val="24"/>
        </w:rPr>
        <w:t xml:space="preserve">Yu, J., Reiter, E., Hunter, J., &amp; Mellish, C. (2007). Choosing the content of textual summaries of large time-series data sets. </w:t>
      </w:r>
      <w:r w:rsidRPr="005B6967">
        <w:rPr>
          <w:rFonts w:cs="Times New Roman"/>
          <w:i/>
          <w:iCs/>
          <w:noProof/>
          <w:szCs w:val="24"/>
        </w:rPr>
        <w:t>Natural Language Engineering</w:t>
      </w:r>
      <w:r w:rsidRPr="005B6967">
        <w:rPr>
          <w:rFonts w:cs="Times New Roman"/>
          <w:noProof/>
          <w:szCs w:val="24"/>
        </w:rPr>
        <w:t xml:space="preserve">, </w:t>
      </w:r>
      <w:r w:rsidRPr="005B6967">
        <w:rPr>
          <w:rFonts w:cs="Times New Roman"/>
          <w:i/>
          <w:iCs/>
          <w:noProof/>
          <w:szCs w:val="24"/>
        </w:rPr>
        <w:t>13</w:t>
      </w:r>
      <w:r w:rsidRPr="005B6967">
        <w:rPr>
          <w:rFonts w:cs="Times New Roman"/>
          <w:noProof/>
          <w:szCs w:val="24"/>
        </w:rPr>
        <w:t>(1), 25–49. https://doi.org/10.1017/S1351324905004031</w:t>
      </w:r>
    </w:p>
    <w:p w:rsidR="00571B78" w:rsidRPr="005B6967" w:rsidRDefault="00571B78" w:rsidP="00571B78">
      <w:pPr>
        <w:widowControl w:val="0"/>
        <w:autoSpaceDE w:val="0"/>
        <w:autoSpaceDN w:val="0"/>
        <w:adjustRightInd w:val="0"/>
        <w:ind w:left="480" w:hanging="480"/>
        <w:rPr>
          <w:rFonts w:cs="Times New Roman"/>
          <w:noProof/>
        </w:rPr>
      </w:pPr>
      <w:r w:rsidRPr="005B6967">
        <w:rPr>
          <w:rFonts w:cs="Times New Roman"/>
          <w:noProof/>
          <w:szCs w:val="24"/>
        </w:rPr>
        <w:t xml:space="preserve">Zanero, S., &amp; Savaresi, S. M. (2004). Unsupervised learning techniques for an intrusion detection system. </w:t>
      </w:r>
      <w:r w:rsidRPr="005B6967">
        <w:rPr>
          <w:rFonts w:cs="Times New Roman"/>
          <w:i/>
          <w:iCs/>
          <w:noProof/>
          <w:szCs w:val="24"/>
        </w:rPr>
        <w:t>Proceedings of the 2004 ACM Symposium on Applied Computing  - SAC ’04</w:t>
      </w:r>
      <w:r w:rsidRPr="005B6967">
        <w:rPr>
          <w:rFonts w:cs="Times New Roman"/>
          <w:noProof/>
          <w:szCs w:val="24"/>
        </w:rPr>
        <w:t>, 412. https://doi.org/10.1145/967900.967988</w:t>
      </w:r>
    </w:p>
    <w:p w:rsidR="00571B78" w:rsidRPr="00F67646" w:rsidRDefault="00571B78" w:rsidP="00571B78">
      <w:r>
        <w:fldChar w:fldCharType="end"/>
      </w:r>
    </w:p>
    <w:p w:rsidR="00571B78" w:rsidRPr="0005776B" w:rsidRDefault="00571B78" w:rsidP="00571B78">
      <w:pPr>
        <w:rPr>
          <w:lang w:val="en-ID"/>
        </w:rPr>
      </w:pPr>
    </w:p>
    <w:p w:rsidR="00571B78" w:rsidRPr="007F6C8E" w:rsidRDefault="00571B78" w:rsidP="00571B78">
      <w:pPr>
        <w:rPr>
          <w:lang w:val="en-ID"/>
        </w:rPr>
      </w:pPr>
    </w:p>
    <w:p w:rsidR="00571B78" w:rsidRPr="007F6C8E" w:rsidRDefault="00571B78" w:rsidP="00571B78"/>
    <w:p w:rsidR="005B0887" w:rsidRPr="00571B78" w:rsidRDefault="005B0887" w:rsidP="00C067B2"/>
    <w:sectPr w:rsidR="005B0887" w:rsidRPr="00571B78" w:rsidSect="002A130E">
      <w:pgSz w:w="11906" w:h="16838" w:code="9"/>
      <w:pgMar w:top="1701" w:right="1701" w:bottom="1701" w:left="226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EA19B3" w:rsidRDefault="00EA19B3" w:rsidP="00AB0D84">
      <w:pPr>
        <w:spacing w:line="240" w:lineRule="auto"/>
      </w:pPr>
      <w:r>
        <w:separator/>
      </w:r>
    </w:p>
  </w:endnote>
  <w:endnote w:type="continuationSeparator" w:id="0">
    <w:p w:rsidR="00EA19B3" w:rsidRDefault="00EA19B3" w:rsidP="00AB0D84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0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EA19B3" w:rsidRDefault="00EA19B3" w:rsidP="00AB0D84">
      <w:pPr>
        <w:spacing w:line="240" w:lineRule="auto"/>
      </w:pPr>
      <w:r>
        <w:separator/>
      </w:r>
    </w:p>
  </w:footnote>
  <w:footnote w:type="continuationSeparator" w:id="0">
    <w:p w:rsidR="00EA19B3" w:rsidRDefault="00EA19B3" w:rsidP="00AB0D84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15F58E0"/>
    <w:multiLevelType w:val="hybridMultilevel"/>
    <w:tmpl w:val="C6A4256E"/>
    <w:lvl w:ilvl="0" w:tplc="2E084774">
      <w:start w:val="4"/>
      <w:numFmt w:val="bullet"/>
      <w:lvlText w:val="-"/>
      <w:lvlJc w:val="left"/>
      <w:pPr>
        <w:ind w:left="1070" w:hanging="360"/>
      </w:pPr>
      <w:rPr>
        <w:rFonts w:ascii="Times New Roman" w:eastAsia="Calibr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1" w15:restartNumberingAfterBreak="0">
    <w:nsid w:val="0C36209D"/>
    <w:multiLevelType w:val="hybridMultilevel"/>
    <w:tmpl w:val="BE787BCC"/>
    <w:lvl w:ilvl="0" w:tplc="BF023246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1627B2"/>
    <w:multiLevelType w:val="multilevel"/>
    <w:tmpl w:val="FAC2A02C"/>
    <w:lvl w:ilvl="0">
      <w:start w:val="1"/>
      <w:numFmt w:val="decimal"/>
      <w:lvlText w:val="%1."/>
      <w:lvlJc w:val="left"/>
      <w:pPr>
        <w:ind w:left="1778" w:hanging="360"/>
      </w:pPr>
    </w:lvl>
    <w:lvl w:ilvl="1">
      <w:start w:val="1"/>
      <w:numFmt w:val="decimal"/>
      <w:isLgl/>
      <w:lvlText w:val="%1.%2"/>
      <w:lvlJc w:val="left"/>
      <w:pPr>
        <w:ind w:left="1778" w:hanging="360"/>
      </w:pPr>
    </w:lvl>
    <w:lvl w:ilvl="2">
      <w:start w:val="1"/>
      <w:numFmt w:val="decimal"/>
      <w:isLgl/>
      <w:lvlText w:val="%1.%2.%3"/>
      <w:lvlJc w:val="left"/>
      <w:pPr>
        <w:ind w:left="2138" w:hanging="720"/>
      </w:pPr>
    </w:lvl>
    <w:lvl w:ilvl="3">
      <w:start w:val="1"/>
      <w:numFmt w:val="decimal"/>
      <w:isLgl/>
      <w:lvlText w:val="4.2.5.%4"/>
      <w:lvlJc w:val="left"/>
      <w:pPr>
        <w:ind w:left="2138" w:hanging="720"/>
      </w:pPr>
      <w:rPr>
        <w:i w:val="0"/>
      </w:rPr>
    </w:lvl>
    <w:lvl w:ilvl="4">
      <w:start w:val="1"/>
      <w:numFmt w:val="decimal"/>
      <w:isLgl/>
      <w:lvlText w:val="%1.%2.%3.%4.%5"/>
      <w:lvlJc w:val="left"/>
      <w:pPr>
        <w:ind w:left="2498" w:hanging="1080"/>
      </w:pPr>
    </w:lvl>
    <w:lvl w:ilvl="5">
      <w:start w:val="1"/>
      <w:numFmt w:val="decimal"/>
      <w:isLgl/>
      <w:lvlText w:val="%1.%2.%3.%4.%5.%6"/>
      <w:lvlJc w:val="left"/>
      <w:pPr>
        <w:ind w:left="2498" w:hanging="1080"/>
      </w:pPr>
    </w:lvl>
    <w:lvl w:ilvl="6">
      <w:start w:val="1"/>
      <w:numFmt w:val="decimal"/>
      <w:isLgl/>
      <w:lvlText w:val="%1.%2.%3.%4.%5.%6.%7"/>
      <w:lvlJc w:val="left"/>
      <w:pPr>
        <w:ind w:left="2858" w:hanging="1440"/>
      </w:pPr>
    </w:lvl>
    <w:lvl w:ilvl="7">
      <w:start w:val="1"/>
      <w:numFmt w:val="decimal"/>
      <w:isLgl/>
      <w:lvlText w:val="%1.%2.%3.%4.%5.%6.%7.%8"/>
      <w:lvlJc w:val="left"/>
      <w:pPr>
        <w:ind w:left="2858" w:hanging="1440"/>
      </w:pPr>
    </w:lvl>
    <w:lvl w:ilvl="8">
      <w:start w:val="1"/>
      <w:numFmt w:val="decimal"/>
      <w:isLgl/>
      <w:lvlText w:val="%1.%2.%3.%4.%5.%6.%7.%8.%9"/>
      <w:lvlJc w:val="left"/>
      <w:pPr>
        <w:ind w:left="3218" w:hanging="1800"/>
      </w:pPr>
    </w:lvl>
  </w:abstractNum>
  <w:abstractNum w:abstractNumId="3" w15:restartNumberingAfterBreak="0">
    <w:nsid w:val="15D128C6"/>
    <w:multiLevelType w:val="hybridMultilevel"/>
    <w:tmpl w:val="5CB2A5A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8F93580"/>
    <w:multiLevelType w:val="multilevel"/>
    <w:tmpl w:val="45460AD8"/>
    <w:lvl w:ilvl="0">
      <w:start w:val="4"/>
      <w:numFmt w:val="decimal"/>
      <w:lvlText w:val="%1."/>
      <w:lvlJc w:val="left"/>
      <w:pPr>
        <w:ind w:left="2160" w:hanging="360"/>
      </w:pPr>
      <w:rPr>
        <w:rFonts w:hint="default"/>
      </w:rPr>
    </w:lvl>
    <w:lvl w:ilvl="1">
      <w:start w:val="2"/>
      <w:numFmt w:val="decimal"/>
      <w:isLgl/>
      <w:lvlText w:val="%1.%2"/>
      <w:lvlJc w:val="left"/>
      <w:pPr>
        <w:ind w:left="2280" w:hanging="480"/>
      </w:pPr>
      <w:rPr>
        <w:rFonts w:hint="default"/>
      </w:rPr>
    </w:lvl>
    <w:lvl w:ilvl="2">
      <w:start w:val="4"/>
      <w:numFmt w:val="decimal"/>
      <w:isLgl/>
      <w:lvlText w:val="4.%2.5"/>
      <w:lvlJc w:val="left"/>
      <w:pPr>
        <w:ind w:left="252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52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24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24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3600" w:hanging="1800"/>
      </w:pPr>
      <w:rPr>
        <w:rFonts w:hint="default"/>
      </w:rPr>
    </w:lvl>
  </w:abstractNum>
  <w:abstractNum w:abstractNumId="5" w15:restartNumberingAfterBreak="0">
    <w:nsid w:val="1ECB1434"/>
    <w:multiLevelType w:val="hybridMultilevel"/>
    <w:tmpl w:val="9556A192"/>
    <w:lvl w:ilvl="0" w:tplc="1BB68D1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F7F7AEF"/>
    <w:multiLevelType w:val="multilevel"/>
    <w:tmpl w:val="D1FA196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  <w:rPr>
        <w:rFonts w:hint="default"/>
      </w:rPr>
    </w:lvl>
    <w:lvl w:ilvl="2">
      <w:start w:val="1"/>
      <w:numFmt w:val="lowerLetter"/>
      <w:lvlText w:val="%3."/>
      <w:lvlJc w:val="left"/>
      <w:pPr>
        <w:ind w:left="2160" w:hanging="360"/>
      </w:pPr>
      <w:rPr>
        <w:rFonts w:hint="default"/>
        <w:b w:val="0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FE83D1C"/>
    <w:multiLevelType w:val="hybridMultilevel"/>
    <w:tmpl w:val="EF4CF1EC"/>
    <w:lvl w:ilvl="0" w:tplc="BEB49FDE">
      <w:start w:val="1"/>
      <w:numFmt w:val="lowerLetter"/>
      <w:lvlText w:val="%1."/>
      <w:lvlJc w:val="left"/>
      <w:pPr>
        <w:ind w:left="360" w:firstLine="36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8" w15:restartNumberingAfterBreak="0">
    <w:nsid w:val="20341DAD"/>
    <w:multiLevelType w:val="hybridMultilevel"/>
    <w:tmpl w:val="08201992"/>
    <w:lvl w:ilvl="0" w:tplc="1B38A818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D343AF0">
      <w:start w:val="1"/>
      <w:numFmt w:val="lowerLetter"/>
      <w:lvlText w:val="%2."/>
      <w:lvlJc w:val="left"/>
      <w:pPr>
        <w:ind w:left="1080" w:hanging="360"/>
      </w:pPr>
      <w:rPr>
        <w:rFonts w:hint="default"/>
        <w:b/>
        <w:bCs/>
      </w:rPr>
    </w:lvl>
    <w:lvl w:ilvl="2" w:tplc="0409001B">
      <w:start w:val="1"/>
      <w:numFmt w:val="lowerRoman"/>
      <w:lvlText w:val="%3."/>
      <w:lvlJc w:val="right"/>
      <w:pPr>
        <w:ind w:left="2084" w:hanging="180"/>
      </w:pPr>
    </w:lvl>
    <w:lvl w:ilvl="3" w:tplc="0409000F" w:tentative="1">
      <w:start w:val="1"/>
      <w:numFmt w:val="decimal"/>
      <w:lvlText w:val="%4."/>
      <w:lvlJc w:val="left"/>
      <w:pPr>
        <w:ind w:left="2804" w:hanging="360"/>
      </w:pPr>
    </w:lvl>
    <w:lvl w:ilvl="4" w:tplc="04090019" w:tentative="1">
      <w:start w:val="1"/>
      <w:numFmt w:val="lowerLetter"/>
      <w:lvlText w:val="%5."/>
      <w:lvlJc w:val="left"/>
      <w:pPr>
        <w:ind w:left="3524" w:hanging="360"/>
      </w:pPr>
    </w:lvl>
    <w:lvl w:ilvl="5" w:tplc="0409001B" w:tentative="1">
      <w:start w:val="1"/>
      <w:numFmt w:val="lowerRoman"/>
      <w:lvlText w:val="%6."/>
      <w:lvlJc w:val="right"/>
      <w:pPr>
        <w:ind w:left="4244" w:hanging="180"/>
      </w:pPr>
    </w:lvl>
    <w:lvl w:ilvl="6" w:tplc="0409000F" w:tentative="1">
      <w:start w:val="1"/>
      <w:numFmt w:val="decimal"/>
      <w:lvlText w:val="%7."/>
      <w:lvlJc w:val="left"/>
      <w:pPr>
        <w:ind w:left="4964" w:hanging="360"/>
      </w:pPr>
    </w:lvl>
    <w:lvl w:ilvl="7" w:tplc="04090019" w:tentative="1">
      <w:start w:val="1"/>
      <w:numFmt w:val="lowerLetter"/>
      <w:lvlText w:val="%8."/>
      <w:lvlJc w:val="left"/>
      <w:pPr>
        <w:ind w:left="5684" w:hanging="360"/>
      </w:pPr>
    </w:lvl>
    <w:lvl w:ilvl="8" w:tplc="0409001B" w:tentative="1">
      <w:start w:val="1"/>
      <w:numFmt w:val="lowerRoman"/>
      <w:lvlText w:val="%9."/>
      <w:lvlJc w:val="right"/>
      <w:pPr>
        <w:ind w:left="6404" w:hanging="180"/>
      </w:pPr>
    </w:lvl>
  </w:abstractNum>
  <w:abstractNum w:abstractNumId="9" w15:restartNumberingAfterBreak="0">
    <w:nsid w:val="22E31475"/>
    <w:multiLevelType w:val="hybridMultilevel"/>
    <w:tmpl w:val="026C663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E084774">
      <w:start w:val="4"/>
      <w:numFmt w:val="bullet"/>
      <w:lvlText w:val="-"/>
      <w:lvlJc w:val="left"/>
      <w:pPr>
        <w:ind w:left="1212" w:hanging="360"/>
      </w:pPr>
      <w:rPr>
        <w:rFonts w:ascii="Times New Roman" w:eastAsiaTheme="minorHAnsi" w:hAnsi="Times New Roman" w:cs="Times New Roman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231A6088"/>
    <w:multiLevelType w:val="multilevel"/>
    <w:tmpl w:val="2876AD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24980D8B"/>
    <w:multiLevelType w:val="hybridMultilevel"/>
    <w:tmpl w:val="8500E44E"/>
    <w:lvl w:ilvl="0" w:tplc="2E084774">
      <w:start w:val="4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2" w15:restartNumberingAfterBreak="0">
    <w:nsid w:val="261B181F"/>
    <w:multiLevelType w:val="hybridMultilevel"/>
    <w:tmpl w:val="4E50BA06"/>
    <w:lvl w:ilvl="0" w:tplc="F9AE47C8">
      <w:start w:val="1"/>
      <w:numFmt w:val="decimal"/>
      <w:lvlText w:val="4.3.3.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928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A3D1E47"/>
    <w:multiLevelType w:val="multilevel"/>
    <w:tmpl w:val="888CEADC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2B59290C"/>
    <w:multiLevelType w:val="hybridMultilevel"/>
    <w:tmpl w:val="B9AEBACE"/>
    <w:lvl w:ilvl="0" w:tplc="9ADC76DE">
      <w:start w:val="1"/>
      <w:numFmt w:val="lowerLetter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 w15:restartNumberingAfterBreak="0">
    <w:nsid w:val="2CE76092"/>
    <w:multiLevelType w:val="hybridMultilevel"/>
    <w:tmpl w:val="2848A228"/>
    <w:lvl w:ilvl="0" w:tplc="F1423498">
      <w:start w:val="1"/>
      <w:numFmt w:val="decimal"/>
      <w:suff w:val="space"/>
      <w:lvlText w:val="4.7.3.%1."/>
      <w:lvlJc w:val="left"/>
      <w:pPr>
        <w:ind w:left="-710" w:firstLine="71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20" w:hanging="360"/>
      </w:pPr>
    </w:lvl>
    <w:lvl w:ilvl="2" w:tplc="0409001B" w:tentative="1">
      <w:start w:val="1"/>
      <w:numFmt w:val="lowerRoman"/>
      <w:lvlText w:val="%3."/>
      <w:lvlJc w:val="right"/>
      <w:pPr>
        <w:ind w:left="740" w:hanging="180"/>
      </w:pPr>
    </w:lvl>
    <w:lvl w:ilvl="3" w:tplc="0409000F" w:tentative="1">
      <w:start w:val="1"/>
      <w:numFmt w:val="decimal"/>
      <w:lvlText w:val="%4."/>
      <w:lvlJc w:val="left"/>
      <w:pPr>
        <w:ind w:left="1460" w:hanging="360"/>
      </w:pPr>
    </w:lvl>
    <w:lvl w:ilvl="4" w:tplc="04090019" w:tentative="1">
      <w:start w:val="1"/>
      <w:numFmt w:val="lowerLetter"/>
      <w:lvlText w:val="%5."/>
      <w:lvlJc w:val="left"/>
      <w:pPr>
        <w:ind w:left="2180" w:hanging="360"/>
      </w:pPr>
    </w:lvl>
    <w:lvl w:ilvl="5" w:tplc="0409001B" w:tentative="1">
      <w:start w:val="1"/>
      <w:numFmt w:val="lowerRoman"/>
      <w:lvlText w:val="%6."/>
      <w:lvlJc w:val="right"/>
      <w:pPr>
        <w:ind w:left="2900" w:hanging="180"/>
      </w:pPr>
    </w:lvl>
    <w:lvl w:ilvl="6" w:tplc="0409000F" w:tentative="1">
      <w:start w:val="1"/>
      <w:numFmt w:val="decimal"/>
      <w:lvlText w:val="%7."/>
      <w:lvlJc w:val="left"/>
      <w:pPr>
        <w:ind w:left="3620" w:hanging="360"/>
      </w:pPr>
    </w:lvl>
    <w:lvl w:ilvl="7" w:tplc="04090019" w:tentative="1">
      <w:start w:val="1"/>
      <w:numFmt w:val="lowerLetter"/>
      <w:lvlText w:val="%8."/>
      <w:lvlJc w:val="left"/>
      <w:pPr>
        <w:ind w:left="4340" w:hanging="360"/>
      </w:pPr>
    </w:lvl>
    <w:lvl w:ilvl="8" w:tplc="0409001B" w:tentative="1">
      <w:start w:val="1"/>
      <w:numFmt w:val="lowerRoman"/>
      <w:lvlText w:val="%9."/>
      <w:lvlJc w:val="right"/>
      <w:pPr>
        <w:ind w:left="5060" w:hanging="180"/>
      </w:pPr>
    </w:lvl>
  </w:abstractNum>
  <w:abstractNum w:abstractNumId="16" w15:restartNumberingAfterBreak="0">
    <w:nsid w:val="398C604B"/>
    <w:multiLevelType w:val="multilevel"/>
    <w:tmpl w:val="6CB27442"/>
    <w:lvl w:ilvl="0">
      <w:start w:val="1"/>
      <w:numFmt w:val="decimal"/>
      <w:lvlText w:val="%1."/>
      <w:lvlJc w:val="left"/>
      <w:pPr>
        <w:ind w:left="2061" w:hanging="360"/>
      </w:pPr>
      <w:rPr>
        <w:rFonts w:hint="default"/>
        <w:color w:val="000000" w:themeColor="text1"/>
      </w:rPr>
    </w:lvl>
    <w:lvl w:ilvl="1">
      <w:start w:val="7"/>
      <w:numFmt w:val="decimal"/>
      <w:isLgl/>
      <w:lvlText w:val="%1.%2."/>
      <w:lvlJc w:val="left"/>
      <w:pPr>
        <w:ind w:left="2241" w:hanging="540"/>
      </w:pPr>
      <w:rPr>
        <w:rFonts w:cstheme="majorBidi" w:hint="default"/>
        <w:color w:val="auto"/>
      </w:rPr>
    </w:lvl>
    <w:lvl w:ilvl="2">
      <w:start w:val="1"/>
      <w:numFmt w:val="decimal"/>
      <w:lvlText w:val="4.7.%3."/>
      <w:lvlJc w:val="left"/>
      <w:pPr>
        <w:ind w:left="2421" w:hanging="720"/>
      </w:pPr>
      <w:rPr>
        <w:rFonts w:hint="default"/>
        <w:color w:val="auto"/>
      </w:rPr>
    </w:lvl>
    <w:lvl w:ilvl="3">
      <w:start w:val="1"/>
      <w:numFmt w:val="decimal"/>
      <w:isLgl/>
      <w:lvlText w:val="%1.%2.%3.%4."/>
      <w:lvlJc w:val="left"/>
      <w:pPr>
        <w:ind w:left="2421" w:hanging="720"/>
      </w:pPr>
      <w:rPr>
        <w:rFonts w:cstheme="majorBidi" w:hint="default"/>
        <w:color w:val="auto"/>
      </w:rPr>
    </w:lvl>
    <w:lvl w:ilvl="4">
      <w:start w:val="1"/>
      <w:numFmt w:val="decimal"/>
      <w:isLgl/>
      <w:lvlText w:val="%1.%2.%3.%4.%5."/>
      <w:lvlJc w:val="left"/>
      <w:pPr>
        <w:ind w:left="2781" w:hanging="1080"/>
      </w:pPr>
      <w:rPr>
        <w:rFonts w:cstheme="majorBidi" w:hint="default"/>
        <w:color w:val="auto"/>
      </w:rPr>
    </w:lvl>
    <w:lvl w:ilvl="5">
      <w:start w:val="1"/>
      <w:numFmt w:val="decimal"/>
      <w:isLgl/>
      <w:lvlText w:val="%1.%2.%3.%4.%5.%6."/>
      <w:lvlJc w:val="left"/>
      <w:pPr>
        <w:ind w:left="2781" w:hanging="1080"/>
      </w:pPr>
      <w:rPr>
        <w:rFonts w:cstheme="majorBidi" w:hint="default"/>
        <w:color w:val="auto"/>
      </w:rPr>
    </w:lvl>
    <w:lvl w:ilvl="6">
      <w:start w:val="1"/>
      <w:numFmt w:val="decimal"/>
      <w:isLgl/>
      <w:lvlText w:val="%1.%2.%3.%4.%5.%6.%7."/>
      <w:lvlJc w:val="left"/>
      <w:pPr>
        <w:ind w:left="3141" w:hanging="1440"/>
      </w:pPr>
      <w:rPr>
        <w:rFonts w:cstheme="majorBidi" w:hint="default"/>
        <w:color w:val="auto"/>
      </w:rPr>
    </w:lvl>
    <w:lvl w:ilvl="7">
      <w:start w:val="1"/>
      <w:numFmt w:val="decimal"/>
      <w:isLgl/>
      <w:lvlText w:val="%1.%2.%3.%4.%5.%6.%7.%8."/>
      <w:lvlJc w:val="left"/>
      <w:pPr>
        <w:ind w:left="3141" w:hanging="1440"/>
      </w:pPr>
      <w:rPr>
        <w:rFonts w:cstheme="majorBidi" w:hint="default"/>
        <w:color w:val="auto"/>
      </w:rPr>
    </w:lvl>
    <w:lvl w:ilvl="8">
      <w:start w:val="1"/>
      <w:numFmt w:val="decimal"/>
      <w:isLgl/>
      <w:lvlText w:val="%1.%2.%3.%4.%5.%6.%7.%8.%9."/>
      <w:lvlJc w:val="left"/>
      <w:pPr>
        <w:ind w:left="3501" w:hanging="1800"/>
      </w:pPr>
      <w:rPr>
        <w:rFonts w:cstheme="majorBidi" w:hint="default"/>
        <w:color w:val="auto"/>
      </w:rPr>
    </w:lvl>
  </w:abstractNum>
  <w:abstractNum w:abstractNumId="17" w15:restartNumberingAfterBreak="0">
    <w:nsid w:val="399001D7"/>
    <w:multiLevelType w:val="multilevel"/>
    <w:tmpl w:val="AE14E83C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18" w15:restartNumberingAfterBreak="0">
    <w:nsid w:val="39F8260B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19" w15:restartNumberingAfterBreak="0">
    <w:nsid w:val="3ECA1D27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0" w15:restartNumberingAfterBreak="0">
    <w:nsid w:val="41C15A6C"/>
    <w:multiLevelType w:val="hybridMultilevel"/>
    <w:tmpl w:val="80A49822"/>
    <w:lvl w:ilvl="0" w:tplc="9094166C">
      <w:start w:val="4"/>
      <w:numFmt w:val="bullet"/>
      <w:lvlText w:val="-"/>
      <w:lvlJc w:val="left"/>
      <w:pPr>
        <w:ind w:left="108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 w15:restartNumberingAfterBreak="0">
    <w:nsid w:val="46F86278"/>
    <w:multiLevelType w:val="hybridMultilevel"/>
    <w:tmpl w:val="A016DA0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22" w15:restartNumberingAfterBreak="0">
    <w:nsid w:val="480948B7"/>
    <w:multiLevelType w:val="multilevel"/>
    <w:tmpl w:val="3E54879A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4"/>
      <w:numFmt w:val="decimal"/>
      <w:suff w:val="space"/>
      <w:lvlText w:val="4.7.4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23" w15:restartNumberingAfterBreak="0">
    <w:nsid w:val="4C6334F5"/>
    <w:multiLevelType w:val="hybridMultilevel"/>
    <w:tmpl w:val="E9C27AC2"/>
    <w:lvl w:ilvl="0" w:tplc="56BE51EA">
      <w:start w:val="1"/>
      <w:numFmt w:val="lowerLetter"/>
      <w:lvlText w:val="%1."/>
      <w:lvlJc w:val="left"/>
      <w:pPr>
        <w:ind w:left="1430" w:hanging="720"/>
      </w:pPr>
      <w:rPr>
        <w:rFonts w:hint="default"/>
        <w:b/>
        <w:bCs/>
      </w:rPr>
    </w:lvl>
    <w:lvl w:ilvl="1" w:tplc="04090019" w:tentative="1">
      <w:start w:val="1"/>
      <w:numFmt w:val="lowerLetter"/>
      <w:lvlText w:val="%2."/>
      <w:lvlJc w:val="left"/>
      <w:pPr>
        <w:ind w:left="2500" w:hanging="360"/>
      </w:pPr>
    </w:lvl>
    <w:lvl w:ilvl="2" w:tplc="0409001B" w:tentative="1">
      <w:start w:val="1"/>
      <w:numFmt w:val="lowerRoman"/>
      <w:lvlText w:val="%3."/>
      <w:lvlJc w:val="right"/>
      <w:pPr>
        <w:ind w:left="3220" w:hanging="180"/>
      </w:pPr>
    </w:lvl>
    <w:lvl w:ilvl="3" w:tplc="0409000F" w:tentative="1">
      <w:start w:val="1"/>
      <w:numFmt w:val="decimal"/>
      <w:lvlText w:val="%4."/>
      <w:lvlJc w:val="left"/>
      <w:pPr>
        <w:ind w:left="3940" w:hanging="360"/>
      </w:pPr>
    </w:lvl>
    <w:lvl w:ilvl="4" w:tplc="04090019" w:tentative="1">
      <w:start w:val="1"/>
      <w:numFmt w:val="lowerLetter"/>
      <w:lvlText w:val="%5."/>
      <w:lvlJc w:val="left"/>
      <w:pPr>
        <w:ind w:left="4660" w:hanging="360"/>
      </w:pPr>
    </w:lvl>
    <w:lvl w:ilvl="5" w:tplc="0409001B" w:tentative="1">
      <w:start w:val="1"/>
      <w:numFmt w:val="lowerRoman"/>
      <w:lvlText w:val="%6."/>
      <w:lvlJc w:val="right"/>
      <w:pPr>
        <w:ind w:left="5380" w:hanging="180"/>
      </w:pPr>
    </w:lvl>
    <w:lvl w:ilvl="6" w:tplc="0409000F" w:tentative="1">
      <w:start w:val="1"/>
      <w:numFmt w:val="decimal"/>
      <w:lvlText w:val="%7."/>
      <w:lvlJc w:val="left"/>
      <w:pPr>
        <w:ind w:left="6100" w:hanging="360"/>
      </w:pPr>
    </w:lvl>
    <w:lvl w:ilvl="7" w:tplc="04090019" w:tentative="1">
      <w:start w:val="1"/>
      <w:numFmt w:val="lowerLetter"/>
      <w:lvlText w:val="%8."/>
      <w:lvlJc w:val="left"/>
      <w:pPr>
        <w:ind w:left="6820" w:hanging="360"/>
      </w:pPr>
    </w:lvl>
    <w:lvl w:ilvl="8" w:tplc="0409001B" w:tentative="1">
      <w:start w:val="1"/>
      <w:numFmt w:val="lowerRoman"/>
      <w:lvlText w:val="%9."/>
      <w:lvlJc w:val="right"/>
      <w:pPr>
        <w:ind w:left="7540" w:hanging="180"/>
      </w:pPr>
    </w:lvl>
  </w:abstractNum>
  <w:abstractNum w:abstractNumId="24" w15:restartNumberingAfterBreak="0">
    <w:nsid w:val="506274A9"/>
    <w:multiLevelType w:val="multilevel"/>
    <w:tmpl w:val="D53A91D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25" w15:restartNumberingAfterBreak="0">
    <w:nsid w:val="55A71EA2"/>
    <w:multiLevelType w:val="hybridMultilevel"/>
    <w:tmpl w:val="B69AD6CE"/>
    <w:lvl w:ilvl="0" w:tplc="9FA2946E">
      <w:start w:val="1"/>
      <w:numFmt w:val="decimal"/>
      <w:lvlText w:val="4.1.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58F03CD8"/>
    <w:multiLevelType w:val="multilevel"/>
    <w:tmpl w:val="886E5DC8"/>
    <w:lvl w:ilvl="0">
      <w:start w:val="1"/>
      <w:numFmt w:val="none"/>
      <w:lvlText w:val="2.4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9555F1A"/>
    <w:multiLevelType w:val="hybridMultilevel"/>
    <w:tmpl w:val="CB8E90C8"/>
    <w:lvl w:ilvl="0" w:tplc="01E2B750">
      <w:start w:val="1"/>
      <w:numFmt w:val="decimal"/>
      <w:lvlText w:val="4.2.%1."/>
      <w:lvlJc w:val="left"/>
      <w:pPr>
        <w:ind w:left="36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8" w15:restartNumberingAfterBreak="0">
    <w:nsid w:val="5F4D44C6"/>
    <w:multiLevelType w:val="multilevel"/>
    <w:tmpl w:val="9C586AC6"/>
    <w:lvl w:ilvl="0">
      <w:start w:val="4"/>
      <w:numFmt w:val="decimal"/>
      <w:lvlText w:val="%1"/>
      <w:lvlJc w:val="left"/>
      <w:pPr>
        <w:ind w:left="660" w:hanging="660"/>
      </w:pPr>
      <w:rPr>
        <w:rFonts w:hint="default"/>
      </w:rPr>
    </w:lvl>
    <w:lvl w:ilvl="1">
      <w:start w:val="7"/>
      <w:numFmt w:val="decimal"/>
      <w:lvlText w:val="%1.%2"/>
      <w:lvlJc w:val="left"/>
      <w:pPr>
        <w:ind w:left="880" w:hanging="6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160" w:hanging="720"/>
      </w:pPr>
      <w:rPr>
        <w:rFonts w:hint="default"/>
      </w:rPr>
    </w:lvl>
    <w:lvl w:ilvl="3">
      <w:start w:val="1"/>
      <w:numFmt w:val="decimal"/>
      <w:suff w:val="space"/>
      <w:lvlText w:val="4.7.4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9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560" w:hanging="1800"/>
      </w:pPr>
      <w:rPr>
        <w:rFonts w:hint="default"/>
      </w:rPr>
    </w:lvl>
  </w:abstractNum>
  <w:abstractNum w:abstractNumId="29" w15:restartNumberingAfterBreak="0">
    <w:nsid w:val="61886441"/>
    <w:multiLevelType w:val="hybridMultilevel"/>
    <w:tmpl w:val="E1C49D1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4AB3228"/>
    <w:multiLevelType w:val="hybridMultilevel"/>
    <w:tmpl w:val="F5B23A90"/>
    <w:lvl w:ilvl="0" w:tplc="0409000F">
      <w:start w:val="1"/>
      <w:numFmt w:val="decimal"/>
      <w:lvlText w:val="%1."/>
      <w:lvlJc w:val="left"/>
      <w:pPr>
        <w:ind w:left="1070" w:hanging="360"/>
      </w:pPr>
    </w:lvl>
    <w:lvl w:ilvl="1" w:tplc="04090019" w:tentative="1">
      <w:start w:val="1"/>
      <w:numFmt w:val="lowerLetter"/>
      <w:lvlText w:val="%2."/>
      <w:lvlJc w:val="left"/>
      <w:pPr>
        <w:ind w:left="1790" w:hanging="360"/>
      </w:pPr>
    </w:lvl>
    <w:lvl w:ilvl="2" w:tplc="0409001B" w:tentative="1">
      <w:start w:val="1"/>
      <w:numFmt w:val="lowerRoman"/>
      <w:lvlText w:val="%3."/>
      <w:lvlJc w:val="right"/>
      <w:pPr>
        <w:ind w:left="2510" w:hanging="180"/>
      </w:pPr>
    </w:lvl>
    <w:lvl w:ilvl="3" w:tplc="0409000F" w:tentative="1">
      <w:start w:val="1"/>
      <w:numFmt w:val="decimal"/>
      <w:lvlText w:val="%4."/>
      <w:lvlJc w:val="left"/>
      <w:pPr>
        <w:ind w:left="3230" w:hanging="360"/>
      </w:pPr>
    </w:lvl>
    <w:lvl w:ilvl="4" w:tplc="04090019" w:tentative="1">
      <w:start w:val="1"/>
      <w:numFmt w:val="lowerLetter"/>
      <w:lvlText w:val="%5."/>
      <w:lvlJc w:val="left"/>
      <w:pPr>
        <w:ind w:left="3950" w:hanging="360"/>
      </w:pPr>
    </w:lvl>
    <w:lvl w:ilvl="5" w:tplc="0409001B" w:tentative="1">
      <w:start w:val="1"/>
      <w:numFmt w:val="lowerRoman"/>
      <w:lvlText w:val="%6."/>
      <w:lvlJc w:val="right"/>
      <w:pPr>
        <w:ind w:left="4670" w:hanging="180"/>
      </w:pPr>
    </w:lvl>
    <w:lvl w:ilvl="6" w:tplc="0409000F" w:tentative="1">
      <w:start w:val="1"/>
      <w:numFmt w:val="decimal"/>
      <w:lvlText w:val="%7."/>
      <w:lvlJc w:val="left"/>
      <w:pPr>
        <w:ind w:left="5390" w:hanging="360"/>
      </w:pPr>
    </w:lvl>
    <w:lvl w:ilvl="7" w:tplc="04090019" w:tentative="1">
      <w:start w:val="1"/>
      <w:numFmt w:val="lowerLetter"/>
      <w:lvlText w:val="%8."/>
      <w:lvlJc w:val="left"/>
      <w:pPr>
        <w:ind w:left="6110" w:hanging="360"/>
      </w:pPr>
    </w:lvl>
    <w:lvl w:ilvl="8" w:tplc="0409001B" w:tentative="1">
      <w:start w:val="1"/>
      <w:numFmt w:val="lowerRoman"/>
      <w:lvlText w:val="%9."/>
      <w:lvlJc w:val="right"/>
      <w:pPr>
        <w:ind w:left="6830" w:hanging="180"/>
      </w:pPr>
    </w:lvl>
  </w:abstractNum>
  <w:abstractNum w:abstractNumId="31" w15:restartNumberingAfterBreak="0">
    <w:nsid w:val="654F5EC7"/>
    <w:multiLevelType w:val="multilevel"/>
    <w:tmpl w:val="2876AD9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66005638"/>
    <w:multiLevelType w:val="hybridMultilevel"/>
    <w:tmpl w:val="F80A3FC4"/>
    <w:lvl w:ilvl="0" w:tplc="04090001">
      <w:start w:val="1"/>
      <w:numFmt w:val="bullet"/>
      <w:lvlText w:val=""/>
      <w:lvlJc w:val="left"/>
      <w:pPr>
        <w:ind w:left="107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79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1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3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5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7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9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1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30" w:hanging="360"/>
      </w:pPr>
      <w:rPr>
        <w:rFonts w:ascii="Wingdings" w:hAnsi="Wingdings" w:hint="default"/>
      </w:rPr>
    </w:lvl>
  </w:abstractNum>
  <w:abstractNum w:abstractNumId="33" w15:restartNumberingAfterBreak="0">
    <w:nsid w:val="6BC5434F"/>
    <w:multiLevelType w:val="multilevel"/>
    <w:tmpl w:val="2E667F6A"/>
    <w:lvl w:ilvl="0">
      <w:start w:val="1"/>
      <w:numFmt w:val="decimal"/>
      <w:lvlText w:val="%1."/>
      <w:lvlJc w:val="left"/>
      <w:pPr>
        <w:tabs>
          <w:tab w:val="num" w:pos="1070"/>
        </w:tabs>
        <w:ind w:left="1070" w:hanging="360"/>
      </w:pPr>
    </w:lvl>
    <w:lvl w:ilvl="1">
      <w:start w:val="1"/>
      <w:numFmt w:val="decimal"/>
      <w:lvlText w:val="%2"/>
      <w:lvlJc w:val="left"/>
      <w:pPr>
        <w:ind w:left="1440" w:hanging="360"/>
      </w:pPr>
    </w:lvl>
    <w:lvl w:ilvl="2">
      <w:start w:val="1"/>
      <w:numFmt w:val="lowerLetter"/>
      <w:lvlText w:val="%3."/>
      <w:lvlJc w:val="left"/>
      <w:pPr>
        <w:ind w:left="2160" w:hanging="360"/>
      </w:pPr>
      <w:rPr>
        <w:b w:val="0"/>
      </w:rPr>
    </w:lvl>
    <w:lvl w:ilvl="3">
      <w:start w:val="1"/>
      <w:numFmt w:val="decimal"/>
      <w:lvlText w:val="%4."/>
      <w:lvlJc w:val="left"/>
      <w:pPr>
        <w:ind w:left="786" w:hanging="360"/>
      </w:pPr>
      <w:rPr>
        <w:b w:val="0"/>
        <w:bCs/>
        <w:i w:val="0"/>
        <w:iCs w:val="0"/>
      </w:rPr>
    </w:lvl>
    <w:lvl w:ilvl="4">
      <w:start w:val="1"/>
      <w:numFmt w:val="decimal"/>
      <w:lvlText w:val="%5."/>
      <w:lvlJc w:val="left"/>
      <w:pPr>
        <w:tabs>
          <w:tab w:val="num" w:pos="1070"/>
        </w:tabs>
        <w:ind w:left="1070" w:hanging="360"/>
      </w:pPr>
    </w:lvl>
    <w:lvl w:ilvl="5">
      <w:start w:val="1"/>
      <w:numFmt w:val="decimal"/>
      <w:lvlText w:val="%6."/>
      <w:lvlJc w:val="left"/>
      <w:pPr>
        <w:tabs>
          <w:tab w:val="num" w:pos="1070"/>
        </w:tabs>
        <w:ind w:left="1070" w:hanging="360"/>
      </w:pPr>
    </w:lvl>
    <w:lvl w:ilvl="6">
      <w:start w:val="1"/>
      <w:numFmt w:val="decimal"/>
      <w:lvlText w:val="%7."/>
      <w:lvlJc w:val="left"/>
      <w:pPr>
        <w:tabs>
          <w:tab w:val="num" w:pos="1070"/>
        </w:tabs>
        <w:ind w:left="1070" w:hanging="360"/>
      </w:pPr>
    </w:lvl>
    <w:lvl w:ilvl="7">
      <w:start w:val="1"/>
      <w:numFmt w:val="decimal"/>
      <w:lvlText w:val="%8."/>
      <w:lvlJc w:val="left"/>
      <w:pPr>
        <w:tabs>
          <w:tab w:val="num" w:pos="1070"/>
        </w:tabs>
        <w:ind w:left="1070" w:hanging="360"/>
      </w:pPr>
      <w:rPr>
        <w:i w:val="0"/>
        <w:iCs w:val="0"/>
      </w:r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4" w15:restartNumberingAfterBreak="0">
    <w:nsid w:val="6CE84BFD"/>
    <w:multiLevelType w:val="multilevel"/>
    <w:tmpl w:val="14DA5136"/>
    <w:lvl w:ilvl="0">
      <w:start w:val="1"/>
      <w:numFmt w:val="decimal"/>
      <w:lvlText w:val="%1."/>
      <w:lvlJc w:val="left"/>
      <w:pPr>
        <w:ind w:left="927" w:hanging="360"/>
      </w:pPr>
    </w:lvl>
    <w:lvl w:ilvl="1">
      <w:start w:val="2"/>
      <w:numFmt w:val="decimal"/>
      <w:isLgl/>
      <w:lvlText w:val="%1.%2"/>
      <w:lvlJc w:val="left"/>
      <w:pPr>
        <w:ind w:left="1118" w:hanging="480"/>
      </w:pPr>
    </w:lvl>
    <w:lvl w:ilvl="2">
      <w:start w:val="1"/>
      <w:numFmt w:val="decimal"/>
      <w:isLgl/>
      <w:lvlText w:val="4.3.%3"/>
      <w:lvlJc w:val="left"/>
      <w:pPr>
        <w:ind w:left="1429" w:hanging="720"/>
      </w:pPr>
      <w:rPr>
        <w:i w:val="0"/>
        <w:iCs/>
      </w:rPr>
    </w:lvl>
    <w:lvl w:ilvl="3">
      <w:start w:val="1"/>
      <w:numFmt w:val="decimal"/>
      <w:isLgl/>
      <w:lvlText w:val="%1.%2.%3.%4"/>
      <w:lvlJc w:val="left"/>
      <w:pPr>
        <w:ind w:left="1500" w:hanging="720"/>
      </w:pPr>
    </w:lvl>
    <w:lvl w:ilvl="4">
      <w:start w:val="1"/>
      <w:numFmt w:val="decimal"/>
      <w:isLgl/>
      <w:lvlText w:val="%1.%2.%3.%4.%5"/>
      <w:lvlJc w:val="left"/>
      <w:pPr>
        <w:ind w:left="1931" w:hanging="1080"/>
      </w:pPr>
    </w:lvl>
    <w:lvl w:ilvl="5">
      <w:start w:val="1"/>
      <w:numFmt w:val="decimal"/>
      <w:isLgl/>
      <w:lvlText w:val="%1.%2.%3.%4.%5.%6"/>
      <w:lvlJc w:val="left"/>
      <w:pPr>
        <w:ind w:left="2002" w:hanging="1080"/>
      </w:pPr>
    </w:lvl>
    <w:lvl w:ilvl="6">
      <w:start w:val="1"/>
      <w:numFmt w:val="decimal"/>
      <w:isLgl/>
      <w:lvlText w:val="%1.%2.%3.%4.%5.%6.%7"/>
      <w:lvlJc w:val="left"/>
      <w:pPr>
        <w:ind w:left="2433" w:hanging="1440"/>
      </w:pPr>
    </w:lvl>
    <w:lvl w:ilvl="7">
      <w:start w:val="1"/>
      <w:numFmt w:val="decimal"/>
      <w:isLgl/>
      <w:lvlText w:val="%1.%2.%3.%4.%5.%6.%7.%8"/>
      <w:lvlJc w:val="left"/>
      <w:pPr>
        <w:ind w:left="2504" w:hanging="1440"/>
      </w:pPr>
    </w:lvl>
    <w:lvl w:ilvl="8">
      <w:start w:val="1"/>
      <w:numFmt w:val="decimal"/>
      <w:isLgl/>
      <w:lvlText w:val="%1.%2.%3.%4.%5.%6.%7.%8.%9"/>
      <w:lvlJc w:val="left"/>
      <w:pPr>
        <w:ind w:left="2935" w:hanging="1800"/>
      </w:pPr>
    </w:lvl>
  </w:abstractNum>
  <w:abstractNum w:abstractNumId="35" w15:restartNumberingAfterBreak="0">
    <w:nsid w:val="6DAF2F22"/>
    <w:multiLevelType w:val="hybridMultilevel"/>
    <w:tmpl w:val="7B448102"/>
    <w:lvl w:ilvl="0" w:tplc="BB1A5D0E">
      <w:start w:val="1"/>
      <w:numFmt w:val="lowerLetter"/>
      <w:lvlText w:val="%1."/>
      <w:lvlJc w:val="left"/>
      <w:pPr>
        <w:ind w:left="720" w:firstLine="0"/>
      </w:pPr>
      <w:rPr>
        <w:rFonts w:hint="default"/>
        <w:i w:val="0"/>
        <w:iCs w:val="0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6" w15:restartNumberingAfterBreak="0">
    <w:nsid w:val="72934B41"/>
    <w:multiLevelType w:val="hybridMultilevel"/>
    <w:tmpl w:val="4E50BA06"/>
    <w:lvl w:ilvl="0" w:tplc="F9AE47C8">
      <w:start w:val="1"/>
      <w:numFmt w:val="decimal"/>
      <w:lvlText w:val="4.3.3.%1."/>
      <w:lvlJc w:val="left"/>
      <w:pPr>
        <w:ind w:left="720" w:hanging="360"/>
      </w:pPr>
      <w:rPr>
        <w:rFonts w:hint="default"/>
        <w:i w:val="0"/>
        <w:iCs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928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5F20733"/>
    <w:multiLevelType w:val="hybridMultilevel"/>
    <w:tmpl w:val="801C151C"/>
    <w:lvl w:ilvl="0" w:tplc="223A594A">
      <w:start w:val="1"/>
      <w:numFmt w:val="decimal"/>
      <w:lvlText w:val="4.%1."/>
      <w:lvlJc w:val="left"/>
      <w:pPr>
        <w:ind w:left="720" w:hanging="720"/>
      </w:pPr>
      <w:rPr>
        <w:rFonts w:hint="default"/>
        <w:i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8" w15:restartNumberingAfterBreak="0">
    <w:nsid w:val="76B665EA"/>
    <w:multiLevelType w:val="multilevel"/>
    <w:tmpl w:val="DA568E0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  <w:i w:val="0"/>
        <w:iCs w:val="0"/>
      </w:rPr>
    </w:lvl>
    <w:lvl w:ilvl="1" w:tentative="1">
      <w:start w:val="1"/>
      <w:numFmt w:val="lowerLetter"/>
      <w:lvlText w:val="%2."/>
      <w:lvlJc w:val="left"/>
      <w:pPr>
        <w:ind w:left="1440" w:hanging="360"/>
      </w:pPr>
    </w:lvl>
    <w:lvl w:ilvl="2" w:tentative="1">
      <w:start w:val="1"/>
      <w:numFmt w:val="lowerRoman"/>
      <w:lvlText w:val="%3."/>
      <w:lvlJc w:val="right"/>
      <w:pPr>
        <w:ind w:left="2160" w:hanging="180"/>
      </w:pPr>
    </w:lvl>
    <w:lvl w:ilvl="3" w:tentative="1">
      <w:start w:val="1"/>
      <w:numFmt w:val="decimal"/>
      <w:lvlText w:val="%4."/>
      <w:lvlJc w:val="left"/>
      <w:pPr>
        <w:ind w:left="2880" w:hanging="360"/>
      </w:pPr>
    </w:lvl>
    <w:lvl w:ilvl="4" w:tentative="1">
      <w:start w:val="1"/>
      <w:numFmt w:val="lowerLetter"/>
      <w:lvlText w:val="%5."/>
      <w:lvlJc w:val="left"/>
      <w:pPr>
        <w:ind w:left="3600" w:hanging="360"/>
      </w:pPr>
    </w:lvl>
    <w:lvl w:ilvl="5" w:tentative="1">
      <w:start w:val="1"/>
      <w:numFmt w:val="lowerRoman"/>
      <w:lvlText w:val="%6."/>
      <w:lvlJc w:val="right"/>
      <w:pPr>
        <w:ind w:left="4320" w:hanging="180"/>
      </w:pPr>
    </w:lvl>
    <w:lvl w:ilvl="6" w:tentative="1">
      <w:start w:val="1"/>
      <w:numFmt w:val="decimal"/>
      <w:lvlText w:val="%7."/>
      <w:lvlJc w:val="left"/>
      <w:pPr>
        <w:ind w:left="5040" w:hanging="360"/>
      </w:pPr>
    </w:lvl>
    <w:lvl w:ilvl="7" w:tentative="1">
      <w:start w:val="1"/>
      <w:numFmt w:val="lowerLetter"/>
      <w:lvlText w:val="%8."/>
      <w:lvlJc w:val="left"/>
      <w:pPr>
        <w:ind w:left="5760" w:hanging="360"/>
      </w:pPr>
    </w:lvl>
    <w:lvl w:ilvl="8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78523AE7"/>
    <w:multiLevelType w:val="hybridMultilevel"/>
    <w:tmpl w:val="EFECDA5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0" w15:restartNumberingAfterBreak="0">
    <w:nsid w:val="7B7B6290"/>
    <w:multiLevelType w:val="hybridMultilevel"/>
    <w:tmpl w:val="0C16EB88"/>
    <w:lvl w:ilvl="0" w:tplc="04090001">
      <w:start w:val="1"/>
      <w:numFmt w:val="bullet"/>
      <w:lvlText w:val=""/>
      <w:lvlJc w:val="left"/>
      <w:pPr>
        <w:ind w:left="1429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49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69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89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09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29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49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69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89" w:hanging="360"/>
      </w:pPr>
      <w:rPr>
        <w:rFonts w:ascii="Wingdings" w:hAnsi="Wingdings" w:hint="default"/>
      </w:rPr>
    </w:lvl>
  </w:abstractNum>
  <w:num w:numId="1">
    <w:abstractNumId w:val="20"/>
  </w:num>
  <w:num w:numId="2">
    <w:abstractNumId w:val="37"/>
  </w:num>
  <w:num w:numId="3">
    <w:abstractNumId w:val="9"/>
  </w:num>
  <w:num w:numId="4">
    <w:abstractNumId w:val="25"/>
  </w:num>
  <w:num w:numId="5">
    <w:abstractNumId w:val="1"/>
  </w:num>
  <w:num w:numId="6">
    <w:abstractNumId w:val="8"/>
  </w:num>
  <w:num w:numId="7">
    <w:abstractNumId w:val="27"/>
  </w:num>
  <w:num w:numId="8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32"/>
  </w:num>
  <w:num w:numId="11">
    <w:abstractNumId w:val="7"/>
  </w:num>
  <w:num w:numId="12">
    <w:abstractNumId w:val="40"/>
  </w:num>
  <w:num w:numId="13">
    <w:abstractNumId w:val="4"/>
  </w:num>
  <w:num w:numId="14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5">
    <w:abstractNumId w:val="31"/>
  </w:num>
  <w:num w:numId="16">
    <w:abstractNumId w:val="33"/>
  </w:num>
  <w:num w:numId="17">
    <w:abstractNumId w:val="2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8">
    <w:abstractNumId w:val="34"/>
    <w:lvlOverride w:ilvl="0">
      <w:startOverride w:val="1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>
    <w:abstractNumId w:val="14"/>
  </w:num>
  <w:num w:numId="20">
    <w:abstractNumId w:val="11"/>
  </w:num>
  <w:num w:numId="21">
    <w:abstractNumId w:val="16"/>
  </w:num>
  <w:num w:numId="22">
    <w:abstractNumId w:val="17"/>
  </w:num>
  <w:num w:numId="23">
    <w:abstractNumId w:val="21"/>
  </w:num>
  <w:num w:numId="24">
    <w:abstractNumId w:val="22"/>
  </w:num>
  <w:num w:numId="25">
    <w:abstractNumId w:val="18"/>
  </w:num>
  <w:num w:numId="26">
    <w:abstractNumId w:val="19"/>
  </w:num>
  <w:num w:numId="27">
    <w:abstractNumId w:val="30"/>
  </w:num>
  <w:num w:numId="28">
    <w:abstractNumId w:val="0"/>
  </w:num>
  <w:num w:numId="29">
    <w:abstractNumId w:val="23"/>
  </w:num>
  <w:num w:numId="30">
    <w:abstractNumId w:val="36"/>
  </w:num>
  <w:num w:numId="31">
    <w:abstractNumId w:val="35"/>
  </w:num>
  <w:num w:numId="32">
    <w:abstractNumId w:val="12"/>
  </w:num>
  <w:num w:numId="33">
    <w:abstractNumId w:val="15"/>
  </w:num>
  <w:num w:numId="34">
    <w:abstractNumId w:val="28"/>
  </w:num>
  <w:num w:numId="35">
    <w:abstractNumId w:val="13"/>
  </w:num>
  <w:num w:numId="36">
    <w:abstractNumId w:val="29"/>
  </w:num>
  <w:num w:numId="37">
    <w:abstractNumId w:val="39"/>
  </w:num>
  <w:num w:numId="38">
    <w:abstractNumId w:val="3"/>
  </w:num>
  <w:num w:numId="39">
    <w:abstractNumId w:val="38"/>
  </w:num>
  <w:num w:numId="40">
    <w:abstractNumId w:val="5"/>
  </w:num>
  <w:num w:numId="41">
    <w:abstractNumId w:val="24"/>
  </w:num>
  <w:numIdMacAtCleanup w:val="3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hideSpellingErrors/>
  <w:hideGrammaticalErrors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94E98"/>
    <w:rsid w:val="00002A41"/>
    <w:rsid w:val="00007360"/>
    <w:rsid w:val="00010F33"/>
    <w:rsid w:val="000124A0"/>
    <w:rsid w:val="000135BA"/>
    <w:rsid w:val="0002175D"/>
    <w:rsid w:val="0002213A"/>
    <w:rsid w:val="00022FC7"/>
    <w:rsid w:val="00023443"/>
    <w:rsid w:val="00037CB2"/>
    <w:rsid w:val="00041831"/>
    <w:rsid w:val="00052A9F"/>
    <w:rsid w:val="00054C13"/>
    <w:rsid w:val="00055802"/>
    <w:rsid w:val="0005592C"/>
    <w:rsid w:val="00057B79"/>
    <w:rsid w:val="0006243A"/>
    <w:rsid w:val="000639BF"/>
    <w:rsid w:val="000712E9"/>
    <w:rsid w:val="00071680"/>
    <w:rsid w:val="00073F2A"/>
    <w:rsid w:val="00074CEC"/>
    <w:rsid w:val="00076D1B"/>
    <w:rsid w:val="00080733"/>
    <w:rsid w:val="00080ADA"/>
    <w:rsid w:val="00080F16"/>
    <w:rsid w:val="00090E75"/>
    <w:rsid w:val="00091EA9"/>
    <w:rsid w:val="000A2C78"/>
    <w:rsid w:val="000A33A4"/>
    <w:rsid w:val="000A5591"/>
    <w:rsid w:val="000A5F81"/>
    <w:rsid w:val="000A739D"/>
    <w:rsid w:val="000B3376"/>
    <w:rsid w:val="000B37E6"/>
    <w:rsid w:val="000B54EF"/>
    <w:rsid w:val="000C0D0F"/>
    <w:rsid w:val="000C2C98"/>
    <w:rsid w:val="000C5B76"/>
    <w:rsid w:val="000C5FAF"/>
    <w:rsid w:val="000C693F"/>
    <w:rsid w:val="000D0F14"/>
    <w:rsid w:val="000D7774"/>
    <w:rsid w:val="000F0A29"/>
    <w:rsid w:val="000F0C05"/>
    <w:rsid w:val="000F4AB5"/>
    <w:rsid w:val="001002CA"/>
    <w:rsid w:val="001045F9"/>
    <w:rsid w:val="0010672B"/>
    <w:rsid w:val="001077F3"/>
    <w:rsid w:val="001113F5"/>
    <w:rsid w:val="00113266"/>
    <w:rsid w:val="00113974"/>
    <w:rsid w:val="001151B7"/>
    <w:rsid w:val="001177AD"/>
    <w:rsid w:val="00117A5B"/>
    <w:rsid w:val="00122D2C"/>
    <w:rsid w:val="00124712"/>
    <w:rsid w:val="00126C8A"/>
    <w:rsid w:val="00133D1A"/>
    <w:rsid w:val="00134EF3"/>
    <w:rsid w:val="00154A7E"/>
    <w:rsid w:val="00165EF7"/>
    <w:rsid w:val="0017388D"/>
    <w:rsid w:val="00176015"/>
    <w:rsid w:val="001773FE"/>
    <w:rsid w:val="001823A6"/>
    <w:rsid w:val="00182D16"/>
    <w:rsid w:val="0018401B"/>
    <w:rsid w:val="00184049"/>
    <w:rsid w:val="0019005D"/>
    <w:rsid w:val="0019096A"/>
    <w:rsid w:val="00190E2E"/>
    <w:rsid w:val="00194A4C"/>
    <w:rsid w:val="00194B65"/>
    <w:rsid w:val="00195800"/>
    <w:rsid w:val="001971FE"/>
    <w:rsid w:val="001A1DB5"/>
    <w:rsid w:val="001B4B1D"/>
    <w:rsid w:val="001B689B"/>
    <w:rsid w:val="001C5D20"/>
    <w:rsid w:val="001C6178"/>
    <w:rsid w:val="001D5115"/>
    <w:rsid w:val="001E302B"/>
    <w:rsid w:val="001E4D24"/>
    <w:rsid w:val="001F1712"/>
    <w:rsid w:val="001F25D3"/>
    <w:rsid w:val="001F507D"/>
    <w:rsid w:val="001F6665"/>
    <w:rsid w:val="00201084"/>
    <w:rsid w:val="00201FCD"/>
    <w:rsid w:val="00203E64"/>
    <w:rsid w:val="00214A72"/>
    <w:rsid w:val="0021676D"/>
    <w:rsid w:val="002207B5"/>
    <w:rsid w:val="0022142E"/>
    <w:rsid w:val="0022511F"/>
    <w:rsid w:val="0022549F"/>
    <w:rsid w:val="00227273"/>
    <w:rsid w:val="00231A68"/>
    <w:rsid w:val="00251BF5"/>
    <w:rsid w:val="0025261D"/>
    <w:rsid w:val="0025700B"/>
    <w:rsid w:val="00262A4F"/>
    <w:rsid w:val="00263614"/>
    <w:rsid w:val="00264EDE"/>
    <w:rsid w:val="002664AD"/>
    <w:rsid w:val="00282BBD"/>
    <w:rsid w:val="00290432"/>
    <w:rsid w:val="00292469"/>
    <w:rsid w:val="00293C16"/>
    <w:rsid w:val="002958E4"/>
    <w:rsid w:val="002A0CDC"/>
    <w:rsid w:val="002A130E"/>
    <w:rsid w:val="002A5940"/>
    <w:rsid w:val="002B49A3"/>
    <w:rsid w:val="002B7068"/>
    <w:rsid w:val="002B747D"/>
    <w:rsid w:val="002C2573"/>
    <w:rsid w:val="002C48BA"/>
    <w:rsid w:val="002C5190"/>
    <w:rsid w:val="002C63FC"/>
    <w:rsid w:val="002C7B5A"/>
    <w:rsid w:val="002D7D86"/>
    <w:rsid w:val="002E29F8"/>
    <w:rsid w:val="002E383A"/>
    <w:rsid w:val="00301AF0"/>
    <w:rsid w:val="00303FE5"/>
    <w:rsid w:val="00304B55"/>
    <w:rsid w:val="003119E8"/>
    <w:rsid w:val="0031772A"/>
    <w:rsid w:val="003200AF"/>
    <w:rsid w:val="0032362D"/>
    <w:rsid w:val="00325649"/>
    <w:rsid w:val="0032697E"/>
    <w:rsid w:val="0033789F"/>
    <w:rsid w:val="0034035E"/>
    <w:rsid w:val="00342480"/>
    <w:rsid w:val="0034551F"/>
    <w:rsid w:val="00345E3A"/>
    <w:rsid w:val="003507AB"/>
    <w:rsid w:val="00354E36"/>
    <w:rsid w:val="003612BB"/>
    <w:rsid w:val="00362671"/>
    <w:rsid w:val="00363F96"/>
    <w:rsid w:val="00364FF7"/>
    <w:rsid w:val="00370376"/>
    <w:rsid w:val="00370E72"/>
    <w:rsid w:val="00371B36"/>
    <w:rsid w:val="00372260"/>
    <w:rsid w:val="0037396A"/>
    <w:rsid w:val="00374C2E"/>
    <w:rsid w:val="0038775D"/>
    <w:rsid w:val="0039405E"/>
    <w:rsid w:val="003A486E"/>
    <w:rsid w:val="003B3AA9"/>
    <w:rsid w:val="003B3DE2"/>
    <w:rsid w:val="003B6FA5"/>
    <w:rsid w:val="003C1D23"/>
    <w:rsid w:val="003C3A75"/>
    <w:rsid w:val="003D2C3D"/>
    <w:rsid w:val="003D6A94"/>
    <w:rsid w:val="003D7F7A"/>
    <w:rsid w:val="003E26B7"/>
    <w:rsid w:val="003E38B7"/>
    <w:rsid w:val="003E4A3D"/>
    <w:rsid w:val="003E62D5"/>
    <w:rsid w:val="003E71C3"/>
    <w:rsid w:val="003F1CE1"/>
    <w:rsid w:val="003F38BC"/>
    <w:rsid w:val="003F612B"/>
    <w:rsid w:val="004026BD"/>
    <w:rsid w:val="004026F6"/>
    <w:rsid w:val="0040371E"/>
    <w:rsid w:val="004133F7"/>
    <w:rsid w:val="00423871"/>
    <w:rsid w:val="004276C6"/>
    <w:rsid w:val="004315A6"/>
    <w:rsid w:val="00432E5F"/>
    <w:rsid w:val="00433253"/>
    <w:rsid w:val="004341C8"/>
    <w:rsid w:val="004463E3"/>
    <w:rsid w:val="004560D8"/>
    <w:rsid w:val="00460EBC"/>
    <w:rsid w:val="00461CBB"/>
    <w:rsid w:val="00463920"/>
    <w:rsid w:val="00464A5E"/>
    <w:rsid w:val="00464EDA"/>
    <w:rsid w:val="00465839"/>
    <w:rsid w:val="004673B4"/>
    <w:rsid w:val="004709B5"/>
    <w:rsid w:val="004859E6"/>
    <w:rsid w:val="00493B4E"/>
    <w:rsid w:val="00497A7B"/>
    <w:rsid w:val="00497DC8"/>
    <w:rsid w:val="004A086F"/>
    <w:rsid w:val="004A0B74"/>
    <w:rsid w:val="004A68B7"/>
    <w:rsid w:val="004B038D"/>
    <w:rsid w:val="004B1839"/>
    <w:rsid w:val="004B27D3"/>
    <w:rsid w:val="004B6E15"/>
    <w:rsid w:val="004D04AB"/>
    <w:rsid w:val="004D4EFC"/>
    <w:rsid w:val="004E4616"/>
    <w:rsid w:val="004F3516"/>
    <w:rsid w:val="004F4DDA"/>
    <w:rsid w:val="0050091B"/>
    <w:rsid w:val="0050169F"/>
    <w:rsid w:val="00510D8A"/>
    <w:rsid w:val="00515517"/>
    <w:rsid w:val="005172B6"/>
    <w:rsid w:val="0052196A"/>
    <w:rsid w:val="0053335D"/>
    <w:rsid w:val="00533719"/>
    <w:rsid w:val="005350E7"/>
    <w:rsid w:val="00537F20"/>
    <w:rsid w:val="00540D7C"/>
    <w:rsid w:val="00541F6F"/>
    <w:rsid w:val="00542218"/>
    <w:rsid w:val="00542602"/>
    <w:rsid w:val="00543483"/>
    <w:rsid w:val="00543EBF"/>
    <w:rsid w:val="00544D35"/>
    <w:rsid w:val="005551A3"/>
    <w:rsid w:val="00555379"/>
    <w:rsid w:val="00570D7A"/>
    <w:rsid w:val="00571053"/>
    <w:rsid w:val="00571B78"/>
    <w:rsid w:val="00572152"/>
    <w:rsid w:val="00584595"/>
    <w:rsid w:val="00585131"/>
    <w:rsid w:val="00585D36"/>
    <w:rsid w:val="00590ACF"/>
    <w:rsid w:val="00593AC7"/>
    <w:rsid w:val="005A70EC"/>
    <w:rsid w:val="005A7921"/>
    <w:rsid w:val="005A7CA9"/>
    <w:rsid w:val="005B07CB"/>
    <w:rsid w:val="005B0887"/>
    <w:rsid w:val="005B43A3"/>
    <w:rsid w:val="005B6479"/>
    <w:rsid w:val="005B6684"/>
    <w:rsid w:val="005C02E4"/>
    <w:rsid w:val="005C394B"/>
    <w:rsid w:val="005C492D"/>
    <w:rsid w:val="005C771C"/>
    <w:rsid w:val="005C780B"/>
    <w:rsid w:val="005D3BA5"/>
    <w:rsid w:val="005D3F19"/>
    <w:rsid w:val="005D4441"/>
    <w:rsid w:val="005D532A"/>
    <w:rsid w:val="005D5C73"/>
    <w:rsid w:val="005D6B00"/>
    <w:rsid w:val="005D7733"/>
    <w:rsid w:val="005E12BA"/>
    <w:rsid w:val="005E1EFD"/>
    <w:rsid w:val="005E7284"/>
    <w:rsid w:val="005F2F3A"/>
    <w:rsid w:val="005F51FB"/>
    <w:rsid w:val="005F538D"/>
    <w:rsid w:val="005F64EF"/>
    <w:rsid w:val="005F6F54"/>
    <w:rsid w:val="005F7A35"/>
    <w:rsid w:val="0060204A"/>
    <w:rsid w:val="00603D6A"/>
    <w:rsid w:val="00607926"/>
    <w:rsid w:val="006104D4"/>
    <w:rsid w:val="00617677"/>
    <w:rsid w:val="00620FEF"/>
    <w:rsid w:val="00624AB6"/>
    <w:rsid w:val="00625505"/>
    <w:rsid w:val="0062632F"/>
    <w:rsid w:val="00626ADA"/>
    <w:rsid w:val="00631A18"/>
    <w:rsid w:val="00631A43"/>
    <w:rsid w:val="00634FD5"/>
    <w:rsid w:val="00636773"/>
    <w:rsid w:val="0063785B"/>
    <w:rsid w:val="006421F5"/>
    <w:rsid w:val="00643D13"/>
    <w:rsid w:val="00651EE3"/>
    <w:rsid w:val="0065290E"/>
    <w:rsid w:val="00655946"/>
    <w:rsid w:val="0066075D"/>
    <w:rsid w:val="006625B9"/>
    <w:rsid w:val="00677C0E"/>
    <w:rsid w:val="006865F3"/>
    <w:rsid w:val="00686803"/>
    <w:rsid w:val="00687C88"/>
    <w:rsid w:val="0069194C"/>
    <w:rsid w:val="00692045"/>
    <w:rsid w:val="00692EB8"/>
    <w:rsid w:val="00693851"/>
    <w:rsid w:val="00695516"/>
    <w:rsid w:val="006A4103"/>
    <w:rsid w:val="006A5AD3"/>
    <w:rsid w:val="006A5EA3"/>
    <w:rsid w:val="006A739F"/>
    <w:rsid w:val="006B0E7E"/>
    <w:rsid w:val="006B4A2A"/>
    <w:rsid w:val="006B7CC8"/>
    <w:rsid w:val="006B7CF4"/>
    <w:rsid w:val="006C5C7B"/>
    <w:rsid w:val="006C77C0"/>
    <w:rsid w:val="006C7BCA"/>
    <w:rsid w:val="006D06F3"/>
    <w:rsid w:val="006D0FD2"/>
    <w:rsid w:val="006D498B"/>
    <w:rsid w:val="006D672F"/>
    <w:rsid w:val="006E0C8F"/>
    <w:rsid w:val="006E748F"/>
    <w:rsid w:val="006F646E"/>
    <w:rsid w:val="006F7743"/>
    <w:rsid w:val="006F7A11"/>
    <w:rsid w:val="0070136E"/>
    <w:rsid w:val="00701E91"/>
    <w:rsid w:val="0070534D"/>
    <w:rsid w:val="0071466A"/>
    <w:rsid w:val="007168F0"/>
    <w:rsid w:val="00717E6F"/>
    <w:rsid w:val="007213B1"/>
    <w:rsid w:val="007265BF"/>
    <w:rsid w:val="00730D71"/>
    <w:rsid w:val="00734BE3"/>
    <w:rsid w:val="0073653B"/>
    <w:rsid w:val="0073754A"/>
    <w:rsid w:val="007441E9"/>
    <w:rsid w:val="00744246"/>
    <w:rsid w:val="00747826"/>
    <w:rsid w:val="00751CA7"/>
    <w:rsid w:val="00756448"/>
    <w:rsid w:val="00760F04"/>
    <w:rsid w:val="00767F76"/>
    <w:rsid w:val="00770084"/>
    <w:rsid w:val="00770B08"/>
    <w:rsid w:val="00772146"/>
    <w:rsid w:val="00777D65"/>
    <w:rsid w:val="00784315"/>
    <w:rsid w:val="00785111"/>
    <w:rsid w:val="0078638A"/>
    <w:rsid w:val="0078650E"/>
    <w:rsid w:val="0079729D"/>
    <w:rsid w:val="007A1B93"/>
    <w:rsid w:val="007A28ED"/>
    <w:rsid w:val="007B17C3"/>
    <w:rsid w:val="007B24CE"/>
    <w:rsid w:val="007B62E9"/>
    <w:rsid w:val="007C0C97"/>
    <w:rsid w:val="007C5E8E"/>
    <w:rsid w:val="007C6495"/>
    <w:rsid w:val="007C7E89"/>
    <w:rsid w:val="007D09CB"/>
    <w:rsid w:val="007D26B1"/>
    <w:rsid w:val="007D2E71"/>
    <w:rsid w:val="007D35A3"/>
    <w:rsid w:val="007E04C3"/>
    <w:rsid w:val="007E1991"/>
    <w:rsid w:val="007E2AA0"/>
    <w:rsid w:val="007E2F8E"/>
    <w:rsid w:val="007E489B"/>
    <w:rsid w:val="007E7B98"/>
    <w:rsid w:val="007F5311"/>
    <w:rsid w:val="007F58F8"/>
    <w:rsid w:val="007F5AA7"/>
    <w:rsid w:val="007F5EF8"/>
    <w:rsid w:val="007F66E4"/>
    <w:rsid w:val="00805287"/>
    <w:rsid w:val="00806ADC"/>
    <w:rsid w:val="008073FD"/>
    <w:rsid w:val="008109D8"/>
    <w:rsid w:val="00811910"/>
    <w:rsid w:val="00813FD1"/>
    <w:rsid w:val="0081418E"/>
    <w:rsid w:val="0081449F"/>
    <w:rsid w:val="00814A15"/>
    <w:rsid w:val="00816CBE"/>
    <w:rsid w:val="00823491"/>
    <w:rsid w:val="00824093"/>
    <w:rsid w:val="0082533A"/>
    <w:rsid w:val="00837741"/>
    <w:rsid w:val="0084035F"/>
    <w:rsid w:val="00842CC2"/>
    <w:rsid w:val="00845B12"/>
    <w:rsid w:val="00846552"/>
    <w:rsid w:val="00847C43"/>
    <w:rsid w:val="0085298D"/>
    <w:rsid w:val="00856DCF"/>
    <w:rsid w:val="00856FE3"/>
    <w:rsid w:val="0086426A"/>
    <w:rsid w:val="00864361"/>
    <w:rsid w:val="00874490"/>
    <w:rsid w:val="0087595D"/>
    <w:rsid w:val="00886432"/>
    <w:rsid w:val="00893A16"/>
    <w:rsid w:val="008A354D"/>
    <w:rsid w:val="008A5CB1"/>
    <w:rsid w:val="008A5FE9"/>
    <w:rsid w:val="008B3609"/>
    <w:rsid w:val="008B55AC"/>
    <w:rsid w:val="008B7805"/>
    <w:rsid w:val="008C46B5"/>
    <w:rsid w:val="008C525E"/>
    <w:rsid w:val="008C5F58"/>
    <w:rsid w:val="008C7066"/>
    <w:rsid w:val="008C7315"/>
    <w:rsid w:val="008E0D3C"/>
    <w:rsid w:val="008F0837"/>
    <w:rsid w:val="008F7257"/>
    <w:rsid w:val="009014D5"/>
    <w:rsid w:val="00902B57"/>
    <w:rsid w:val="00910E61"/>
    <w:rsid w:val="00913301"/>
    <w:rsid w:val="00916B00"/>
    <w:rsid w:val="00917F4A"/>
    <w:rsid w:val="00922969"/>
    <w:rsid w:val="00923F2F"/>
    <w:rsid w:val="00933ACE"/>
    <w:rsid w:val="00950DD9"/>
    <w:rsid w:val="00957EE5"/>
    <w:rsid w:val="00960AF5"/>
    <w:rsid w:val="0096382C"/>
    <w:rsid w:val="009707FE"/>
    <w:rsid w:val="00971A6A"/>
    <w:rsid w:val="009731C5"/>
    <w:rsid w:val="00973E58"/>
    <w:rsid w:val="00976995"/>
    <w:rsid w:val="00986CB8"/>
    <w:rsid w:val="00991197"/>
    <w:rsid w:val="00992313"/>
    <w:rsid w:val="00993DD4"/>
    <w:rsid w:val="009A218C"/>
    <w:rsid w:val="009A3C1D"/>
    <w:rsid w:val="009A53F9"/>
    <w:rsid w:val="009A5AA5"/>
    <w:rsid w:val="009A6848"/>
    <w:rsid w:val="009A6994"/>
    <w:rsid w:val="009A7D97"/>
    <w:rsid w:val="009B067C"/>
    <w:rsid w:val="009B08DF"/>
    <w:rsid w:val="009B0C7C"/>
    <w:rsid w:val="009B1C59"/>
    <w:rsid w:val="009B5435"/>
    <w:rsid w:val="009B7A0F"/>
    <w:rsid w:val="009C064B"/>
    <w:rsid w:val="009C0E10"/>
    <w:rsid w:val="009C1AC5"/>
    <w:rsid w:val="009C3B1A"/>
    <w:rsid w:val="009D1842"/>
    <w:rsid w:val="009D3889"/>
    <w:rsid w:val="009E428B"/>
    <w:rsid w:val="009E6468"/>
    <w:rsid w:val="009E690B"/>
    <w:rsid w:val="009E7A20"/>
    <w:rsid w:val="009F27B2"/>
    <w:rsid w:val="009F27F0"/>
    <w:rsid w:val="009F5CBB"/>
    <w:rsid w:val="00A047C8"/>
    <w:rsid w:val="00A101C5"/>
    <w:rsid w:val="00A10332"/>
    <w:rsid w:val="00A13A86"/>
    <w:rsid w:val="00A20E01"/>
    <w:rsid w:val="00A22AB1"/>
    <w:rsid w:val="00A33029"/>
    <w:rsid w:val="00A3530D"/>
    <w:rsid w:val="00A35C12"/>
    <w:rsid w:val="00A4664B"/>
    <w:rsid w:val="00A469C6"/>
    <w:rsid w:val="00A47883"/>
    <w:rsid w:val="00A532EA"/>
    <w:rsid w:val="00A6656D"/>
    <w:rsid w:val="00A66ED5"/>
    <w:rsid w:val="00A72A07"/>
    <w:rsid w:val="00A7402F"/>
    <w:rsid w:val="00A742C7"/>
    <w:rsid w:val="00A76749"/>
    <w:rsid w:val="00A77691"/>
    <w:rsid w:val="00A77C28"/>
    <w:rsid w:val="00A841D5"/>
    <w:rsid w:val="00A84FF3"/>
    <w:rsid w:val="00A87BBD"/>
    <w:rsid w:val="00A87C07"/>
    <w:rsid w:val="00A90EDF"/>
    <w:rsid w:val="00A92D26"/>
    <w:rsid w:val="00A92F48"/>
    <w:rsid w:val="00A93D1C"/>
    <w:rsid w:val="00AA32FB"/>
    <w:rsid w:val="00AB0D84"/>
    <w:rsid w:val="00AB285F"/>
    <w:rsid w:val="00AB2945"/>
    <w:rsid w:val="00AB398F"/>
    <w:rsid w:val="00AB5300"/>
    <w:rsid w:val="00AB5AAF"/>
    <w:rsid w:val="00AB751C"/>
    <w:rsid w:val="00AC2200"/>
    <w:rsid w:val="00AC6307"/>
    <w:rsid w:val="00AC69D0"/>
    <w:rsid w:val="00AD06D9"/>
    <w:rsid w:val="00AD3474"/>
    <w:rsid w:val="00AD4E7F"/>
    <w:rsid w:val="00AD551B"/>
    <w:rsid w:val="00AE53FB"/>
    <w:rsid w:val="00AE6F40"/>
    <w:rsid w:val="00AF224A"/>
    <w:rsid w:val="00AF2482"/>
    <w:rsid w:val="00AF28B5"/>
    <w:rsid w:val="00AF2B77"/>
    <w:rsid w:val="00AF5DD8"/>
    <w:rsid w:val="00B03415"/>
    <w:rsid w:val="00B069D7"/>
    <w:rsid w:val="00B255F3"/>
    <w:rsid w:val="00B35559"/>
    <w:rsid w:val="00B3577D"/>
    <w:rsid w:val="00B44832"/>
    <w:rsid w:val="00B45E96"/>
    <w:rsid w:val="00B52A05"/>
    <w:rsid w:val="00B53E34"/>
    <w:rsid w:val="00B60EB0"/>
    <w:rsid w:val="00B61AA6"/>
    <w:rsid w:val="00B61E44"/>
    <w:rsid w:val="00B64E14"/>
    <w:rsid w:val="00B73A52"/>
    <w:rsid w:val="00B73BC2"/>
    <w:rsid w:val="00B757CD"/>
    <w:rsid w:val="00B84BAB"/>
    <w:rsid w:val="00B86AC9"/>
    <w:rsid w:val="00B875AE"/>
    <w:rsid w:val="00B93C48"/>
    <w:rsid w:val="00B940CE"/>
    <w:rsid w:val="00B94122"/>
    <w:rsid w:val="00BA7C6C"/>
    <w:rsid w:val="00BB4A7D"/>
    <w:rsid w:val="00BB61C2"/>
    <w:rsid w:val="00BB7961"/>
    <w:rsid w:val="00BC1791"/>
    <w:rsid w:val="00BC2F86"/>
    <w:rsid w:val="00BC69F5"/>
    <w:rsid w:val="00BD4C8A"/>
    <w:rsid w:val="00BD71C9"/>
    <w:rsid w:val="00BD78FA"/>
    <w:rsid w:val="00BF670F"/>
    <w:rsid w:val="00C033BC"/>
    <w:rsid w:val="00C04F77"/>
    <w:rsid w:val="00C067B2"/>
    <w:rsid w:val="00C07908"/>
    <w:rsid w:val="00C07A5D"/>
    <w:rsid w:val="00C141FB"/>
    <w:rsid w:val="00C15088"/>
    <w:rsid w:val="00C17484"/>
    <w:rsid w:val="00C45A30"/>
    <w:rsid w:val="00C468F4"/>
    <w:rsid w:val="00C52246"/>
    <w:rsid w:val="00C5381B"/>
    <w:rsid w:val="00C6197C"/>
    <w:rsid w:val="00C76CE2"/>
    <w:rsid w:val="00C8020E"/>
    <w:rsid w:val="00C80BE5"/>
    <w:rsid w:val="00C818C3"/>
    <w:rsid w:val="00C82DF8"/>
    <w:rsid w:val="00C91BDE"/>
    <w:rsid w:val="00CA3549"/>
    <w:rsid w:val="00CA3788"/>
    <w:rsid w:val="00CA58CA"/>
    <w:rsid w:val="00CA65D2"/>
    <w:rsid w:val="00CB1517"/>
    <w:rsid w:val="00CB3406"/>
    <w:rsid w:val="00CC17C9"/>
    <w:rsid w:val="00CC5261"/>
    <w:rsid w:val="00CC7747"/>
    <w:rsid w:val="00CD2F97"/>
    <w:rsid w:val="00CE7124"/>
    <w:rsid w:val="00CE72D9"/>
    <w:rsid w:val="00CF1038"/>
    <w:rsid w:val="00CF638B"/>
    <w:rsid w:val="00D000F6"/>
    <w:rsid w:val="00D06743"/>
    <w:rsid w:val="00D1180C"/>
    <w:rsid w:val="00D13993"/>
    <w:rsid w:val="00D2085E"/>
    <w:rsid w:val="00D20D44"/>
    <w:rsid w:val="00D22A39"/>
    <w:rsid w:val="00D26912"/>
    <w:rsid w:val="00D31D3E"/>
    <w:rsid w:val="00D362A7"/>
    <w:rsid w:val="00D36E2A"/>
    <w:rsid w:val="00D40FB3"/>
    <w:rsid w:val="00D538BD"/>
    <w:rsid w:val="00D539AA"/>
    <w:rsid w:val="00D60BA9"/>
    <w:rsid w:val="00D615CB"/>
    <w:rsid w:val="00D6246C"/>
    <w:rsid w:val="00D633C3"/>
    <w:rsid w:val="00D6762D"/>
    <w:rsid w:val="00D71077"/>
    <w:rsid w:val="00D7612F"/>
    <w:rsid w:val="00D82A17"/>
    <w:rsid w:val="00D867AF"/>
    <w:rsid w:val="00D87752"/>
    <w:rsid w:val="00D91567"/>
    <w:rsid w:val="00D924D8"/>
    <w:rsid w:val="00D962A7"/>
    <w:rsid w:val="00DA1501"/>
    <w:rsid w:val="00DA2584"/>
    <w:rsid w:val="00DB6FAA"/>
    <w:rsid w:val="00DD5FED"/>
    <w:rsid w:val="00DD7D46"/>
    <w:rsid w:val="00DE25C5"/>
    <w:rsid w:val="00DE262C"/>
    <w:rsid w:val="00DE3340"/>
    <w:rsid w:val="00DE667E"/>
    <w:rsid w:val="00DF24AF"/>
    <w:rsid w:val="00DF4618"/>
    <w:rsid w:val="00DF597E"/>
    <w:rsid w:val="00E00D0E"/>
    <w:rsid w:val="00E03617"/>
    <w:rsid w:val="00E07E1B"/>
    <w:rsid w:val="00E11AC5"/>
    <w:rsid w:val="00E133EF"/>
    <w:rsid w:val="00E13E4C"/>
    <w:rsid w:val="00E14696"/>
    <w:rsid w:val="00E2348D"/>
    <w:rsid w:val="00E2663C"/>
    <w:rsid w:val="00E32865"/>
    <w:rsid w:val="00E34773"/>
    <w:rsid w:val="00E36EF0"/>
    <w:rsid w:val="00E46421"/>
    <w:rsid w:val="00E4658B"/>
    <w:rsid w:val="00E51A9D"/>
    <w:rsid w:val="00E53740"/>
    <w:rsid w:val="00E54238"/>
    <w:rsid w:val="00E56337"/>
    <w:rsid w:val="00E56F52"/>
    <w:rsid w:val="00E578F2"/>
    <w:rsid w:val="00E60C8D"/>
    <w:rsid w:val="00E71542"/>
    <w:rsid w:val="00E718C8"/>
    <w:rsid w:val="00E750BA"/>
    <w:rsid w:val="00E8145E"/>
    <w:rsid w:val="00E82354"/>
    <w:rsid w:val="00E82EBA"/>
    <w:rsid w:val="00E8338B"/>
    <w:rsid w:val="00E83F5D"/>
    <w:rsid w:val="00E84A4E"/>
    <w:rsid w:val="00E85CCB"/>
    <w:rsid w:val="00E879C6"/>
    <w:rsid w:val="00EA0A04"/>
    <w:rsid w:val="00EA19B3"/>
    <w:rsid w:val="00EA3257"/>
    <w:rsid w:val="00EA68AF"/>
    <w:rsid w:val="00EB1A95"/>
    <w:rsid w:val="00EB5862"/>
    <w:rsid w:val="00EC0691"/>
    <w:rsid w:val="00EC07CA"/>
    <w:rsid w:val="00EC1DD5"/>
    <w:rsid w:val="00ED2D78"/>
    <w:rsid w:val="00ED2E16"/>
    <w:rsid w:val="00ED51D3"/>
    <w:rsid w:val="00EE20D7"/>
    <w:rsid w:val="00EE2DD7"/>
    <w:rsid w:val="00EE31DF"/>
    <w:rsid w:val="00EE3657"/>
    <w:rsid w:val="00EE40AC"/>
    <w:rsid w:val="00F0184F"/>
    <w:rsid w:val="00F04FF6"/>
    <w:rsid w:val="00F111C7"/>
    <w:rsid w:val="00F116AE"/>
    <w:rsid w:val="00F12D4A"/>
    <w:rsid w:val="00F1395C"/>
    <w:rsid w:val="00F15644"/>
    <w:rsid w:val="00F2217C"/>
    <w:rsid w:val="00F245F4"/>
    <w:rsid w:val="00F24BD7"/>
    <w:rsid w:val="00F26EBD"/>
    <w:rsid w:val="00F30ABA"/>
    <w:rsid w:val="00F36BB4"/>
    <w:rsid w:val="00F41FDB"/>
    <w:rsid w:val="00F42D3A"/>
    <w:rsid w:val="00F4332F"/>
    <w:rsid w:val="00F44B4D"/>
    <w:rsid w:val="00F44F3D"/>
    <w:rsid w:val="00F45FC8"/>
    <w:rsid w:val="00F502F0"/>
    <w:rsid w:val="00F5137C"/>
    <w:rsid w:val="00F54BC0"/>
    <w:rsid w:val="00F5683E"/>
    <w:rsid w:val="00F63149"/>
    <w:rsid w:val="00F7368B"/>
    <w:rsid w:val="00F8027F"/>
    <w:rsid w:val="00F80B0F"/>
    <w:rsid w:val="00F8121B"/>
    <w:rsid w:val="00F87E7D"/>
    <w:rsid w:val="00F91F8C"/>
    <w:rsid w:val="00F94E98"/>
    <w:rsid w:val="00FA27A4"/>
    <w:rsid w:val="00FA5409"/>
    <w:rsid w:val="00FA6BE3"/>
    <w:rsid w:val="00FB0523"/>
    <w:rsid w:val="00FB155D"/>
    <w:rsid w:val="00FB5671"/>
    <w:rsid w:val="00FB6CB3"/>
    <w:rsid w:val="00FB7606"/>
    <w:rsid w:val="00FC0330"/>
    <w:rsid w:val="00FC3F21"/>
    <w:rsid w:val="00FD01BD"/>
    <w:rsid w:val="00FD0292"/>
    <w:rsid w:val="00FE3305"/>
    <w:rsid w:val="00FE5AF5"/>
    <w:rsid w:val="00FE5B67"/>
    <w:rsid w:val="00FF2930"/>
    <w:rsid w:val="00FF3C1F"/>
    <w:rsid w:val="00FF417C"/>
    <w:rsid w:val="00FF66DF"/>
    <w:rsid w:val="00FF6C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791A993F-CAA2-4F2E-906B-BB37C7811B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HAnsi" w:hAnsi="Times New Roman" w:cstheme="minorBidi"/>
        <w:sz w:val="24"/>
        <w:szCs w:val="22"/>
        <w:lang w:val="en-US" w:eastAsia="en-US" w:bidi="ar-SA"/>
      </w:rPr>
    </w:rPrDefault>
    <w:pPrDefault>
      <w:pPr>
        <w:spacing w:line="360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0D7774"/>
  </w:style>
  <w:style w:type="paragraph" w:styleId="Heading1">
    <w:name w:val="heading 1"/>
    <w:basedOn w:val="Normal"/>
    <w:next w:val="Normal"/>
    <w:link w:val="Heading1Char"/>
    <w:uiPriority w:val="9"/>
    <w:qFormat/>
    <w:rsid w:val="00E07E1B"/>
    <w:pPr>
      <w:keepNext/>
      <w:keepLines/>
      <w:spacing w:before="240" w:after="240"/>
      <w:outlineLvl w:val="0"/>
    </w:pPr>
    <w:rPr>
      <w:rFonts w:eastAsiaTheme="majorEastAsia" w:cstheme="majorBidi"/>
      <w:b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8121B"/>
    <w:pPr>
      <w:keepNext/>
      <w:keepLines/>
      <w:spacing w:before="160" w:after="120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8121B"/>
    <w:pPr>
      <w:keepNext/>
      <w:keepLines/>
      <w:spacing w:before="160" w:after="120"/>
      <w:outlineLvl w:val="2"/>
    </w:pPr>
    <w:rPr>
      <w:rFonts w:eastAsiaTheme="majorEastAsia" w:cstheme="majorBidi"/>
      <w:b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aliases w:val="Body of text"/>
    <w:basedOn w:val="Normal"/>
    <w:link w:val="ListParagraphChar"/>
    <w:uiPriority w:val="34"/>
    <w:qFormat/>
    <w:rsid w:val="00F94E98"/>
    <w:pPr>
      <w:ind w:left="720"/>
      <w:contextualSpacing/>
    </w:pPr>
  </w:style>
  <w:style w:type="paragraph" w:styleId="Caption">
    <w:name w:val="caption"/>
    <w:basedOn w:val="Normal"/>
    <w:next w:val="Normal"/>
    <w:autoRedefine/>
    <w:uiPriority w:val="35"/>
    <w:unhideWhenUsed/>
    <w:qFormat/>
    <w:rsid w:val="00D82A17"/>
    <w:pPr>
      <w:keepNext/>
      <w:spacing w:before="120" w:after="120" w:line="240" w:lineRule="auto"/>
      <w:jc w:val="center"/>
    </w:pPr>
    <w:rPr>
      <w:iCs/>
      <w:sz w:val="20"/>
      <w:szCs w:val="18"/>
    </w:rPr>
  </w:style>
  <w:style w:type="character" w:styleId="Hyperlink">
    <w:name w:val="Hyperlink"/>
    <w:basedOn w:val="DefaultParagraphFont"/>
    <w:uiPriority w:val="99"/>
    <w:unhideWhenUsed/>
    <w:rsid w:val="009C064B"/>
    <w:rPr>
      <w:color w:val="0563C1" w:themeColor="hyperlink"/>
      <w:u w:val="single"/>
    </w:rPr>
  </w:style>
  <w:style w:type="paragraph" w:customStyle="1" w:styleId="Default">
    <w:name w:val="Default"/>
    <w:rsid w:val="0052196A"/>
    <w:pPr>
      <w:autoSpaceDE w:val="0"/>
      <w:autoSpaceDN w:val="0"/>
      <w:adjustRightInd w:val="0"/>
      <w:spacing w:line="240" w:lineRule="auto"/>
    </w:pPr>
    <w:rPr>
      <w:rFonts w:cs="Times New Roman"/>
      <w:color w:val="000000"/>
      <w:szCs w:val="24"/>
      <w:lang w:val="id-ID"/>
    </w:rPr>
  </w:style>
  <w:style w:type="character" w:customStyle="1" w:styleId="Heading1Char">
    <w:name w:val="Heading 1 Char"/>
    <w:basedOn w:val="DefaultParagraphFont"/>
    <w:link w:val="Heading1"/>
    <w:uiPriority w:val="9"/>
    <w:rsid w:val="00E07E1B"/>
    <w:rPr>
      <w:rFonts w:eastAsiaTheme="majorEastAsia" w:cstheme="majorBidi"/>
      <w:b/>
      <w:color w:val="000000" w:themeColor="text1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121B"/>
    <w:rPr>
      <w:rFonts w:eastAsiaTheme="majorEastAsia" w:cstheme="majorBidi"/>
      <w:b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8121B"/>
    <w:rPr>
      <w:rFonts w:eastAsiaTheme="majorEastAsia" w:cstheme="majorBidi"/>
      <w:b/>
      <w:szCs w:val="24"/>
    </w:rPr>
  </w:style>
  <w:style w:type="table" w:styleId="TableGrid">
    <w:name w:val="Table Grid"/>
    <w:basedOn w:val="TableNormal"/>
    <w:uiPriority w:val="59"/>
    <w:rsid w:val="003E71C3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aliases w:val="Body of text Char"/>
    <w:link w:val="ListParagraph"/>
    <w:uiPriority w:val="34"/>
    <w:rsid w:val="00FB5671"/>
  </w:style>
  <w:style w:type="paragraph" w:styleId="FootnoteText">
    <w:name w:val="footnote text"/>
    <w:basedOn w:val="Normal"/>
    <w:link w:val="FootnoteTextChar"/>
    <w:uiPriority w:val="99"/>
    <w:semiHidden/>
    <w:unhideWhenUsed/>
    <w:rsid w:val="00AB0D84"/>
    <w:pPr>
      <w:spacing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AB0D8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AB0D84"/>
    <w:rPr>
      <w:vertAlign w:val="superscript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6D06F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line="240" w:lineRule="auto"/>
      <w:jc w:val="left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6D06F3"/>
    <w:rPr>
      <w:rFonts w:ascii="Courier New" w:eastAsia="Times New Roman" w:hAnsi="Courier New" w:cs="Courier New"/>
      <w:sz w:val="20"/>
      <w:szCs w:val="20"/>
    </w:rPr>
  </w:style>
  <w:style w:type="character" w:customStyle="1" w:styleId="gnkrckgcgsb">
    <w:name w:val="gnkrckgcgsb"/>
    <w:basedOn w:val="DefaultParagraphFont"/>
    <w:rsid w:val="006D06F3"/>
  </w:style>
  <w:style w:type="table" w:customStyle="1" w:styleId="PlainTable21">
    <w:name w:val="Plain Table 21"/>
    <w:basedOn w:val="TableNormal"/>
    <w:uiPriority w:val="42"/>
    <w:rsid w:val="0086426A"/>
    <w:pPr>
      <w:spacing w:line="240" w:lineRule="auto"/>
      <w:jc w:val="left"/>
    </w:pPr>
    <w:rPr>
      <w:rFonts w:asciiTheme="minorHAnsi" w:hAnsiTheme="minorHAnsi"/>
      <w:sz w:val="22"/>
      <w:lang w:val="id-ID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TableofFigures">
    <w:name w:val="table of figures"/>
    <w:basedOn w:val="Normal"/>
    <w:next w:val="Normal"/>
    <w:uiPriority w:val="99"/>
    <w:unhideWhenUsed/>
    <w:rsid w:val="00D1180C"/>
    <w:pPr>
      <w:spacing w:line="259" w:lineRule="auto"/>
      <w:jc w:val="left"/>
    </w:pPr>
    <w:rPr>
      <w:rFonts w:asciiTheme="minorHAnsi" w:hAnsiTheme="minorHAnsi"/>
      <w:sz w:val="22"/>
    </w:rPr>
  </w:style>
  <w:style w:type="paragraph" w:styleId="Header">
    <w:name w:val="header"/>
    <w:basedOn w:val="Normal"/>
    <w:link w:val="HeaderChar"/>
    <w:uiPriority w:val="99"/>
    <w:unhideWhenUsed/>
    <w:rsid w:val="00AD3474"/>
    <w:pPr>
      <w:tabs>
        <w:tab w:val="center" w:pos="4680"/>
        <w:tab w:val="right" w:pos="9360"/>
      </w:tabs>
      <w:spacing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D3474"/>
  </w:style>
  <w:style w:type="paragraph" w:styleId="Footer">
    <w:name w:val="footer"/>
    <w:basedOn w:val="Normal"/>
    <w:link w:val="FooterChar"/>
    <w:uiPriority w:val="99"/>
    <w:unhideWhenUsed/>
    <w:rsid w:val="00AD3474"/>
    <w:pPr>
      <w:tabs>
        <w:tab w:val="center" w:pos="4680"/>
        <w:tab w:val="right" w:pos="9360"/>
      </w:tabs>
      <w:spacing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D3474"/>
  </w:style>
  <w:style w:type="character" w:customStyle="1" w:styleId="sc11">
    <w:name w:val="sc11"/>
    <w:basedOn w:val="DefaultParagraphFont"/>
    <w:rsid w:val="0065290E"/>
    <w:rPr>
      <w:rFonts w:ascii="Courier New" w:hAnsi="Courier New" w:cs="Courier New" w:hint="default"/>
      <w:color w:val="008000"/>
      <w:sz w:val="20"/>
      <w:szCs w:val="20"/>
    </w:rPr>
  </w:style>
  <w:style w:type="character" w:customStyle="1" w:styleId="sc0">
    <w:name w:val="sc0"/>
    <w:basedOn w:val="DefaultParagraphFont"/>
    <w:rsid w:val="0065290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9">
    <w:name w:val="sc9"/>
    <w:basedOn w:val="DefaultParagraphFont"/>
    <w:rsid w:val="0065290E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81">
    <w:name w:val="sc81"/>
    <w:basedOn w:val="DefaultParagraphFont"/>
    <w:rsid w:val="0065290E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31">
    <w:name w:val="sc31"/>
    <w:basedOn w:val="DefaultParagraphFont"/>
    <w:rsid w:val="0065290E"/>
    <w:rPr>
      <w:rFonts w:ascii="Courier New" w:hAnsi="Courier New" w:cs="Courier New" w:hint="default"/>
      <w:color w:val="8000FF"/>
      <w:sz w:val="20"/>
      <w:szCs w:val="20"/>
    </w:rPr>
  </w:style>
  <w:style w:type="character" w:customStyle="1" w:styleId="sc61">
    <w:name w:val="sc61"/>
    <w:basedOn w:val="DefaultParagraphFont"/>
    <w:rsid w:val="0065290E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51">
    <w:name w:val="sc51"/>
    <w:basedOn w:val="DefaultParagraphFont"/>
    <w:rsid w:val="0065290E"/>
    <w:rPr>
      <w:rFonts w:ascii="Courier New" w:hAnsi="Courier New" w:cs="Courier New" w:hint="default"/>
      <w:color w:val="FF8000"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78650E"/>
    <w:pPr>
      <w:spacing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78650E"/>
    <w:rPr>
      <w:rFonts w:ascii="Segoe UI" w:hAnsi="Segoe UI" w:cs="Segoe UI"/>
      <w:sz w:val="18"/>
      <w:szCs w:val="18"/>
    </w:rPr>
  </w:style>
  <w:style w:type="character" w:customStyle="1" w:styleId="sc21">
    <w:name w:val="sc21"/>
    <w:basedOn w:val="DefaultParagraphFont"/>
    <w:rsid w:val="0078650E"/>
    <w:rPr>
      <w:rFonts w:ascii="Courier New" w:hAnsi="Courier New" w:cs="Courier New" w:hint="default"/>
      <w:b/>
      <w:bCs/>
      <w:color w:val="0000FF"/>
      <w:sz w:val="20"/>
      <w:szCs w:val="20"/>
    </w:rPr>
  </w:style>
  <w:style w:type="table" w:styleId="TableGridLight">
    <w:name w:val="Grid Table Light"/>
    <w:basedOn w:val="TableNormal"/>
    <w:uiPriority w:val="40"/>
    <w:rsid w:val="00A66ED5"/>
    <w:pPr>
      <w:spacing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paragraph" w:styleId="NoSpacing">
    <w:name w:val="No Spacing"/>
    <w:uiPriority w:val="1"/>
    <w:qFormat/>
    <w:rsid w:val="007E2AA0"/>
    <w:pPr>
      <w:spacing w:line="240" w:lineRule="auto"/>
    </w:pPr>
  </w:style>
  <w:style w:type="paragraph" w:customStyle="1" w:styleId="TeksNormal">
    <w:name w:val="TeksNormal"/>
    <w:basedOn w:val="Normal"/>
    <w:link w:val="TeksNormalChar"/>
    <w:qFormat/>
    <w:rsid w:val="00770084"/>
    <w:pPr>
      <w:spacing w:after="160"/>
      <w:ind w:firstLine="720"/>
    </w:pPr>
    <w:rPr>
      <w:sz w:val="20"/>
      <w:lang w:val="id-ID"/>
    </w:rPr>
  </w:style>
  <w:style w:type="character" w:customStyle="1" w:styleId="TeksNormalChar">
    <w:name w:val="TeksNormal Char"/>
    <w:basedOn w:val="DefaultParagraphFont"/>
    <w:link w:val="TeksNormal"/>
    <w:rsid w:val="00770084"/>
    <w:rPr>
      <w:sz w:val="20"/>
      <w:lang w:val="id-ID"/>
    </w:rPr>
  </w:style>
  <w:style w:type="paragraph" w:customStyle="1" w:styleId="Teksnormal0">
    <w:name w:val="Teksnormal"/>
    <w:basedOn w:val="ListParagraph"/>
    <w:link w:val="TeksnormalChar0"/>
    <w:qFormat/>
    <w:rsid w:val="00770084"/>
    <w:pPr>
      <w:spacing w:after="160"/>
      <w:ind w:left="0" w:firstLine="594"/>
    </w:pPr>
    <w:rPr>
      <w:rFonts w:cs="Times New Roman"/>
      <w:szCs w:val="24"/>
      <w:lang w:val="id-ID"/>
    </w:rPr>
  </w:style>
  <w:style w:type="character" w:customStyle="1" w:styleId="TeksnormalChar0">
    <w:name w:val="Teksnormal Char"/>
    <w:basedOn w:val="ListParagraphChar"/>
    <w:link w:val="Teksnormal0"/>
    <w:rsid w:val="00770084"/>
    <w:rPr>
      <w:rFonts w:cs="Times New Roman"/>
      <w:szCs w:val="24"/>
      <w:lang w:val="id-ID"/>
    </w:rPr>
  </w:style>
  <w:style w:type="table" w:styleId="PlainTable4">
    <w:name w:val="Plain Table 4"/>
    <w:basedOn w:val="TableNormal"/>
    <w:uiPriority w:val="44"/>
    <w:rsid w:val="00770084"/>
    <w:pPr>
      <w:spacing w:line="240" w:lineRule="auto"/>
      <w:jc w:val="left"/>
    </w:pPr>
    <w:rPr>
      <w:sz w:val="20"/>
      <w:lang w:val="id-ID"/>
    </w:r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096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97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827603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4239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76119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62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8111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9657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23204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69472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00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2887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1448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4792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9551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151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3812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637745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5946428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24379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557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9562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7427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93793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350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2670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0335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5244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2420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30985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1386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94411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97831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77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883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698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079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193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3711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1448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02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8913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7852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54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38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7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2988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46888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7664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40977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8212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5621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3399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960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12311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8853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285498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02542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06130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18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106436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9587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027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3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205207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075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60574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0650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75831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77988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2877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71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7730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625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33306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9257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190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21735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35807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6752885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77658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77121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5385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9534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231508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299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982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636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4596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5220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411006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20093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5200403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397755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623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3274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86959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0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3371777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5561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438905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7688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33327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3389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4105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1289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0774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786891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454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91796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8498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06142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501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05163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3910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64533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98092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91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7044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24630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0001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80312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09476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72040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4213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537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057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496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9916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4192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2640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3794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994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0447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64233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3963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12768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9967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2318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422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55989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93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9679074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91321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0214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001000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3525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81663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7560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3609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8901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3544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138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6768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728744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04630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81316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9741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85854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04238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510648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10779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9191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666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316791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076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054953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2262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17818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15958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5793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37442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0321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6105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4838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328743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490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52029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09721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690118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502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4401718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3975980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769438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8654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0563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7405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775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0881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11794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1723042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299238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192729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833643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971424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5579869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2445552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6584625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9704325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510415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03185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579779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62565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6110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1447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3789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9794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62837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53254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4912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94377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40862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329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08160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904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4000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201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148489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1178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7980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28537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660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558857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79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82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494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38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37024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7139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9901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141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4623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48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0540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4570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89188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4284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59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134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178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64882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80883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9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9836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2685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168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71193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96976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313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2739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6268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0781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5348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690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5207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8889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9034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60868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44200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8303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105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7145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5601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90954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8107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84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87354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223089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0196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903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2816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5499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81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0785064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58392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395625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294961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5046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14192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94821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86905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3021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587332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68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47794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7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740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6398422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35293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438522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4638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01660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1098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86144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961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2929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45320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516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41161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14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492275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270429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517333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45413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1031832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897490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7859423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0687452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175649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5757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330595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9714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4429899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897292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357707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130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3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17908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13015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16438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661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926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5397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5821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3065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013701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0776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5230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2881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595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1936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652639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1176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659377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7936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4285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54971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2822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778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0873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59583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782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2833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027466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6214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220472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504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3234567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87509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057015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8253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0867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80686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1364166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971579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677233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954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639373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43012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91925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480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1225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06728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55708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6189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4907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773174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934438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451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17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80240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249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7780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7412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6365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2796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8568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226314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082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7657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945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0090374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344463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375067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83560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6413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447098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765740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835928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4700549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0942438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1918753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7838485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056748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619476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48871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085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6626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0163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779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3527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001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8063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05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41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207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295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5934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5270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3567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2553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8045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8934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6939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518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48802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97492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635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265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169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7795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76898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05990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8008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51349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699817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0716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89894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431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6955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6521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729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3825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589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8959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3354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578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2532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6151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602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26725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636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55212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1979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513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733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39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4415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120305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476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8528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10108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3310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24510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6928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9385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02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4937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8609816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66939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434337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6636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62170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630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34395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53265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0941611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6506002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34970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87680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315130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1854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69400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1739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4711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084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704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822971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4493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81473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497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032701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95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382931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0748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70826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09854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5650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893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39313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6550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331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2387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663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05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31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3645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368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8163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1721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2824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6443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466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24147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3876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0958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5003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7532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55641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5511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9474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3827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9563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1638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9691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0546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4591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6088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0972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6820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44166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6186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288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582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9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573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734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99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52708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41595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5372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91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90037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39137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5133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0537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9217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517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43318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0088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256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6925602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84062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8321104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8428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4861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2415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479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66515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460414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550386244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440290">
              <w:marLeft w:val="0"/>
              <w:marRight w:val="15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1486336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2620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1748219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2318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28231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98253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8892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932754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9133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37202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82248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4665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8578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38828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2367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47470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94228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920449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013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321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25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364729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40509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050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789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5211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8657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3064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491475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27445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61211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4437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17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73876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950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31737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667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79654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185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49355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721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8492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6348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34047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366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2137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87942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8716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1787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143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9596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1139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38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23160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2000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8324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2825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51969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2190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06876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673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75889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3135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6683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1203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1642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2108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403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4127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77257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5705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82276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7473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3037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44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90139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0740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254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18391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843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8192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2820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8692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406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4991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0546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8356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23252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60012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34892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926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67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0579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883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809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2878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467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26833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0687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9995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501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58077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635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76758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721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62386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5351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67832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374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472679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3963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4334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62837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96318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599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1301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0855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690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320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17751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6898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89835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624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6466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755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78495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7115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176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16089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96820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06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8722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26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170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9351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04805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27410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5698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1815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00269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1899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644419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335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000025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2352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33927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2771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943254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0300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49436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6738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167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14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17817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95577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353197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50401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445681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814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118330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64329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865667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7889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665460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9900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41634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158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74149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6838354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3056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8357186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2854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2550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516669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9616216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9859732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5810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049411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49036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2766661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8780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422480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273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0573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083160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29618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509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60141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38685852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9013319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04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807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48261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3948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7694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532053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75367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61694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70562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233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7004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2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55682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674699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2672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733944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491004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003691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767181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158271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4791679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781982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174283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151829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677254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049806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16936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68849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53146398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0420201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62214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8574229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841522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293328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547631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10950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4936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014856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556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85698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43250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3512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41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946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369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65117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26401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8970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2892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544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443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6395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554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45702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688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232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8323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5838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5942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477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13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19949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568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0112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611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11496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5981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13466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775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4173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9451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3046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30483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0286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7612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248194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8996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8043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8630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903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083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5835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5868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2275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016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8438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8615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5464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16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48092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0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41350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581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63879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198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481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86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57994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780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1551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6805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81256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26048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016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45116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612959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02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65040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63427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7949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4100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95144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5567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73848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8543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3742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0584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54302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054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5596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8955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5006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245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9542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3694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623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3057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0587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5970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9278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813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382280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79717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25101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9694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82279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99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95022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89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33132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6894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1018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627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83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793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6881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802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6043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5653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155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617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467279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116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8208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21894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77134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2781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551103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456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99574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6786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90493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765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523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835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274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1262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170873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6601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417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172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609304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695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69327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18627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9618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549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3156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1642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7913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429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1009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8432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4707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168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34595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989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9744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03859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5659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252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414843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9809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1896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0409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93320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97929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1849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04791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077061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2049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899182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0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141186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0794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6525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6262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157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644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7585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051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04577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3225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854982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26949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01039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0044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534723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98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5989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16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08067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154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620099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38644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0051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5821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41853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7473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86892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55680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02766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8149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6077342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10791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73884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82204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0801317">
      <w:marLeft w:val="0"/>
      <w:marRight w:val="15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0204603">
          <w:marLeft w:val="0"/>
          <w:marRight w:val="15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116231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67716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0660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022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2169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1331098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1814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640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31502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3932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0234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3896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39216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696493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5042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68900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053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826796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36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049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8801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8512963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3874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89355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5158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144186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1678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26179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21198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4867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50436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5378942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59725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96257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996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6844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4578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647664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5157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5650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4834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958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04203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6282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365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8261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3242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4569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26387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1378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6298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5967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75945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7251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25371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059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912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5402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13231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87097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3538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930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46991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25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995384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1176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601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68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4259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70370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8667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98889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5832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139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90730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29083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49646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82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32746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73506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36743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8918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0117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64587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5500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0373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5845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8000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3683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24636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3473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96300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8670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33669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2204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2565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43033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54039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013843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283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564103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6157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19964157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588972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1393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6610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450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688534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336643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78279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09841870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281649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3187636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9017141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7782542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70075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777283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1609055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5555191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094488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2521026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0559992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2052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899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51464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67943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05016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2076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613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636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03182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72976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17168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07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72756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488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18668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3821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67708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991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51434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420356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0710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6746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14040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823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5564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17572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8992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977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067968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78428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8733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87947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37106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04774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14262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97878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4315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1392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16208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549551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74857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8475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50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98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47731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97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68324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96351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2843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75765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75751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55978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8966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47763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33162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9785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3904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6581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44149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6491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0602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70410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266479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624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1179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32447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45792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36506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2784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6054989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91100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122683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075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97089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2660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6929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5293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460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612448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308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9834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20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0250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898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54516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5996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641726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150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61635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250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2410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5989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04023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45051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21015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14035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8805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3024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570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8951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3044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52495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559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20809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6656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31051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4145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2272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416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905112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934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091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486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26930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9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723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93706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1257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2909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385158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6246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822364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210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338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1779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706416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984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713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88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83766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0832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1548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2165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88087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44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6448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09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69778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92288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53422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1863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06294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83763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091462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459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06832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347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45077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1133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23448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5088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74511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5466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96274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78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3508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875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116637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7164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015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1464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419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4173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954514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07859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25550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856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2438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6902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67197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6343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523206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590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64836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419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30759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62780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022289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3126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4329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443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921094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0163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01557355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5271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3721240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3343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2897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7244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32239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7598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2576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114659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167777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76133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34806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4222822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6401394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735744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1014143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1967328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97637953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813054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725599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7563787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22862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5105786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080868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2336760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7252977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4543413">
                  <w:marLeft w:val="0"/>
                  <w:marRight w:val="15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2042925">
                      <w:marLeft w:val="0"/>
                      <w:marRight w:val="15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376369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81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2746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4157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969812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87724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2938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26393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920257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74167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00729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8492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733547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7296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032919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05538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670644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2908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842840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2251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558605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78067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40402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92739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88371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2286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57974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338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5249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062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85230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679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9112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4558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0228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683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91590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255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89701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69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239992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921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54099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6630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90346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4873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2807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48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40531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8894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28276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6602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95459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581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436840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377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870543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564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15621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8149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10229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312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777682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10873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0859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6127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324994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6085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7298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3154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252952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3906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78965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2111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3132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8994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90721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753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99679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2341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32863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47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023090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4484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23733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3451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3100152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56072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48746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628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7136932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7365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4205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96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730265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5749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77763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9249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067134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4527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858476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493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840202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340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0482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152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421153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119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3621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379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976745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439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3122969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9194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815842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22762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876090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20277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58240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1366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98177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03392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426659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8974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6061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44697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40607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125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448273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2163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1657015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723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283457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940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9845511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787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2046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20700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386281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5293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126460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383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89481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2146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778293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451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397278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557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77191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048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2703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0525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618795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8764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3825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5521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5367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4911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323081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8310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63471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853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11610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3940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4606128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1953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78444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446885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654022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1300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011563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5723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75940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6378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561060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644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9922478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141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58037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198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8237647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1740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132359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64709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84873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2109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4293510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4370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268966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1690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526476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283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90465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06399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17200878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757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2016879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81688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39755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117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emf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package" Target="embeddings/Microsoft_Word_Document.doc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.XSL" StyleName="ISO 690 - First Element and Date" Version="1987">
  <b:Source>
    <b:Tag>Zin10</b:Tag>
    <b:SourceType>JournalArticle</b:SourceType>
    <b:Guid>{48D056F1-84ED-4337-9C9A-72CC56042C2A}</b:Guid>
    <b:Title>Parallelized Stochastic Gradient Descent</b:Title>
    <b:JournalName>Advances in Neural Information Processing Systems</b:JournalName>
    <b:Year>2010</b:Year>
    <b:Pages>2595-2603</b:Pages>
    <b:Author>
      <b:Author>
        <b:NameList>
          <b:Person>
            <b:Last>Zinkevich</b:Last>
            <b:Middle>A.</b:Middle>
            <b:First>Martin</b:First>
          </b:Person>
          <b:Person>
            <b:Last>Weimer</b:Last>
            <b:First>Markus</b:First>
          </b:Person>
          <b:Person>
            <b:Last>Smola</b:Last>
            <b:First>Alex</b:First>
          </b:Person>
          <b:Person>
            <b:Last>Li</b:Last>
            <b:First>Lihong</b:First>
          </b:Person>
        </b:NameList>
      </b:Author>
    </b:Author>
    <b:RefOrder>2</b:RefOrder>
  </b:Source>
  <b:Source>
    <b:Tag>Zho02</b:Tag>
    <b:SourceType>JournalArticle</b:SourceType>
    <b:Guid>{A42EEB91-6BC3-4314-8AA2-6ADD142213F2}</b:Guid>
    <b:Title>Named Entity Recognition using an HMM-based Chunk Tagger</b:Title>
    <b:JournalName> Proceedings of the 40th Annual Meeting of the Association for  Computational Linguistics (ACL)</b:JournalName>
    <b:Year>2002</b:Year>
    <b:Pages>473-480</b:Pages>
    <b:Author>
      <b:Author>
        <b:NameList>
          <b:Person>
            <b:Last>Zhou</b:Last>
            <b:First>GuoDong</b:First>
          </b:Person>
          <b:Person>
            <b:Last>Su</b:Last>
            <b:First>Jian</b:First>
          </b:Person>
        </b:NameList>
      </b:Author>
    </b:Author>
    <b:RefOrder>3</b:RefOrder>
  </b:Source>
  <b:Source>
    <b:Tag>Zhe</b:Tag>
    <b:SourceType>JournalArticle</b:SourceType>
    <b:Guid>{9D89C7C9-D90E-4BF9-A1D1-9C02DCD7A8F8}</b:Guid>
    <b:Title>Standardized equation for hydrogen gas compressibility factor for fuel consumption applications</b:Title>
    <b:Author>
      <b:Author>
        <b:NameList>
          <b:Person>
            <b:Last>Zheng</b:Last>
            <b:First>Jinyang</b:First>
          </b:Person>
          <b:Person>
            <b:Last>Zhang</b:Last>
            <b:First>Xin</b:First>
          </b:Person>
          <b:Person>
            <b:Last>Xu</b:Last>
            <b:First>Ping</b:First>
          </b:Person>
          <b:Person>
            <b:Last>Gu</b:Last>
            <b:First>Chaohua</b:First>
          </b:Person>
          <b:Person>
            <b:Last>Wu</b:Last>
            <b:First>Bing</b:First>
          </b:Person>
          <b:Person>
            <b:Last>Hou</b:Last>
            <b:First>Yongping</b:First>
          </b:Person>
        </b:NameList>
      </b:Author>
    </b:Author>
    <b:JournalName>International Journal of Hydrogen Energy 41</b:JournalName>
    <b:Year>2016</b:Year>
    <b:Pages>6610-6617</b:Pages>
    <b:RefOrder>4</b:RefOrder>
  </b:Source>
  <b:Source>
    <b:Tag>Placeholder4</b:Tag>
    <b:SourceType>Book</b:SourceType>
    <b:Guid>{032C78A5-2301-4F19-8D24-344DCFCF8633}</b:Guid>
    <b:Title>Mastering Feature Engineering</b:Title>
    <b:Year>2016</b:Year>
    <b:Author>
      <b:Author>
        <b:NameList>
          <b:Person>
            <b:Last>Zheng</b:Last>
            <b:First>Alice</b:First>
          </b:Person>
        </b:NameList>
      </b:Author>
    </b:Author>
    <b:City>Sebastopol</b:City>
    <b:Publisher>O'Reilly</b:Publisher>
    <b:RefOrder>5</b:RefOrder>
  </b:Source>
  <b:Source>
    <b:Tag>Zei</b:Tag>
    <b:SourceType>JournalArticle</b:SourceType>
    <b:Guid>{08CB71CA-2254-4EAB-A60E-A2B54D1D62BD}</b:Guid>
    <b:Title>Adadelta: An Adaptive Learning Rate Method</b:Title>
    <b:Author>
      <b:Author>
        <b:NameList>
          <b:Person>
            <b:Last>Zeiler</b:Last>
            <b:Middle>D.</b:Middle>
            <b:First>Matthew</b:First>
          </b:Person>
        </b:NameList>
      </b:Author>
    </b:Author>
    <b:JournalName>arXiv: 1212.5701v1</b:JournalName>
    <b:Year>2012</b:Year>
    <b:Pages>1-6</b:Pages>
    <b:RefOrder>6</b:RefOrder>
  </b:Source>
  <b:Source>
    <b:Tag>Zai08</b:Tag>
    <b:SourceType>Book</b:SourceType>
    <b:Guid>{17D1E70F-E525-4C1B-892D-61763FC8D55E}</b:Guid>
    <b:Title>Reformasi Pendidikan</b:Title>
    <b:Year>2008</b:Year>
    <b:Author>
      <b:Author>
        <b:NameList>
          <b:Person>
            <b:Last>Zainuddin</b:Last>
          </b:Person>
        </b:NameList>
      </b:Author>
    </b:Author>
    <b:City>Yogyakarta</b:City>
    <b:Publisher>Pustaka Pelajar</b:Publisher>
    <b:RefOrder>7</b:RefOrder>
  </b:Source>
  <b:Source>
    <b:Tag>Yun09</b:Tag>
    <b:SourceType>Book</b:SourceType>
    <b:Guid>{E25ED4C8-3608-4240-A8AD-02135B47188C}</b:Guid>
    <b:Title>Evaluasi Pendidikan</b:Title>
    <b:Year>2009</b:Year>
    <b:City>Jakarta</b:City>
    <b:Publisher>Balai Pustaka</b:Publisher>
    <b:Author>
      <b:Author>
        <b:NameList>
          <b:Person>
            <b:Last>Yunanda</b:Last>
            <b:First>M</b:First>
          </b:Person>
        </b:NameList>
      </b:Author>
    </b:Author>
    <b:RefOrder>8</b:RefOrder>
  </b:Source>
  <b:Source>
    <b:Tag>Win14</b:Tag>
    <b:SourceType>JournalArticle</b:SourceType>
    <b:Guid>{458FAD75-4AC0-41D6-8915-CE52CD05B91E}</b:Guid>
    <b:Title>Implementasi Kombinasi Feature Extraction untuk Content Based Image Retrieval</b:Title>
    <b:Year>2014</b:Year>
    <b:Author>
      <b:Author>
        <b:NameList>
          <b:Person>
            <b:Last>Windana</b:Last>
            <b:First>Fredy</b:First>
          </b:Person>
          <b:Person>
            <b:Last>Sarosa</b:Last>
            <b:First>Moechammad</b:First>
          </b:Person>
          <b:Person>
            <b:Last>Santoso</b:Last>
            <b:Middle>Budi</b:Middle>
            <b:First>Purnomo </b:First>
          </b:Person>
        </b:NameList>
      </b:Author>
    </b:Author>
    <b:RefOrder>9</b:RefOrder>
  </b:Source>
  <b:Source>
    <b:Tag>Wil73</b:Tag>
    <b:SourceType>JournalArticle</b:SourceType>
    <b:Guid>{E1B78B2D-6D5E-4792-B09E-565C27C8A439}</b:Guid>
    <b:Title>Symbolic description of factorial models for analysis of variance</b:Title>
    <b:Year>1973</b:Year>
    <b:Author>
      <b:Author>
        <b:NameList>
          <b:Person>
            <b:Last>Wilkinson</b:Last>
            <b:Middle>N.</b:Middle>
            <b:First>G.</b:First>
          </b:Person>
          <b:Person>
            <b:Last>Rogers</b:Last>
            <b:Middle>E.</b:Middle>
            <b:First>C.</b:First>
          </b:Person>
        </b:NameList>
      </b:Author>
    </b:Author>
    <b:JournalName>Applied Statitstics</b:JournalName>
    <b:Pages>392</b:Pages>
    <b:RefOrder>10</b:RefOrder>
  </b:Source>
  <b:Source>
    <b:Tag>Wid07</b:Tag>
    <b:SourceType>DocumentFromInternetSite</b:SourceType>
    <b:Guid>{1AC9D0AF-5EB6-4A2D-823A-2DD580FFC404}</b:Guid>
    <b:Title>Penggunaan Color Histogram Dalam Image Retrieval</b:Title>
    <b:Year>2007</b:Year>
    <b:Publisher>IlmuKomputer</b:Publisher>
    <b:Author>
      <b:BookAuthor>
        <b:NameList>
          <b:Person>
            <b:Last>Widodo</b:Last>
            <b:First>Yanu</b:First>
          </b:Person>
        </b:NameList>
      </b:BookAuthor>
      <b:Author>
        <b:NameList>
          <b:Person>
            <b:Last>Widodo</b:Last>
            <b:First>Yanu</b:First>
          </b:Person>
        </b:NameList>
      </b:Author>
    </b:Author>
    <b:InternetSiteTitle>Ilmukomputer.com</b:InternetSiteTitle>
    <b:URL>ilmukomputer.org/wp-content/uploads/2009/10/yanuwid-cbir.pdf</b:URL>
    <b:RefOrder>11</b:RefOrder>
  </b:Source>
  <b:Source>
    <b:Tag>Wib08</b:Tag>
    <b:SourceType>Book</b:SourceType>
    <b:Guid>{EEE62F45-A8B9-4BCB-ACC5-B99AF1576EB7}</b:Guid>
    <b:Title>Penggunaan Hidden Markov Model untuk Kompresi Kalimat</b:Title>
    <b:Year>2008</b:Year>
    <b:City>Bandung</b:City>
    <b:Publisher>Thesis</b:Publisher>
    <b:Author>
      <b:Author>
        <b:NameList>
          <b:Person>
            <b:Last>Wibisono</b:Last>
            <b:First>Yudi</b:First>
          </b:Person>
        </b:NameList>
      </b:Author>
    </b:Author>
    <b:RefOrder>12</b:RefOrder>
  </b:Source>
  <b:Source>
    <b:Tag>Yud12</b:Tag>
    <b:SourceType>InternetSite</b:SourceType>
    <b:Guid>{DF5D0474-CA54-49A0-B8ED-BB62A14F962C}</b:Guid>
    <b:Title>Ekstraksi Informasi: Named Entity Recognition</b:Title>
    <b:Year>2012</b:Year>
    <b:Author>
      <b:Author>
        <b:NameList>
          <b:Person>
            <b:Last>Wibisono</b:Last>
            <b:First>Yudi</b:First>
          </b:Person>
        </b:NameList>
      </b:Author>
    </b:Author>
    <b:InternetSiteTitle>Blog Yudi Wibisono</b:InternetSiteTitle>
    <b:Month>2</b:Month>
    <b:Day>7</b:Day>
    <b:URL>https://yudiwbs.wordpress.com/2012/02/07/named-entity-recognition/</b:URL>
    <b:RefOrder>13</b:RefOrder>
  </b:Source>
  <b:Source>
    <b:Tag>Wax71</b:Tag>
    <b:SourceType>JournalArticle</b:SourceType>
    <b:Guid>{6BA7235C-7AA6-43B2-AEE2-89BAEE373E22}</b:Guid>
    <b:Title>A burnett apparatus for the accurate determination of gas compressibility factor and second viral coefficients, and a evalutaion of its capability based on some result for argon and carbon dioxide</b:Title>
    <b:JournalName>Journal of Research - National Bureau of Standards</b:JournalName>
    <b:Year>1971</b:Year>
    <b:Pages>3461-3469</b:Pages>
    <b:Author>
      <b:Author>
        <b:NameList>
          <b:Person>
            <b:Last>Waxman</b:Last>
            <b:First>Meyer</b:First>
          </b:Person>
          <b:Person>
            <b:Last>Hastings</b:Last>
            <b:Middle>R.</b:Middle>
            <b:First>John</b:First>
          </b:Person>
        </b:NameList>
      </b:Author>
    </b:Author>
    <b:RefOrder>14</b:RefOrder>
  </b:Source>
  <b:Source>
    <b:Tag>Tri07</b:Tag>
    <b:SourceType>Book</b:SourceType>
    <b:Guid>{3D1BCCB3-B7AD-4E79-A83D-407273FB7D3E}</b:Guid>
    <b:Title>Model-Model Pembelajaran Inovatif Berorientasi Konstruktivistik</b:Title>
    <b:Year>2007</b:Year>
    <b:City>Jakarta</b:City>
    <b:Publisher>Prestasi Pustaka</b:Publisher>
    <b:Author>
      <b:Author>
        <b:NameList>
          <b:Person>
            <b:Last>Trianto</b:Last>
          </b:Person>
        </b:NameList>
      </b:Author>
    </b:Author>
    <b:RefOrder>15</b:RefOrder>
  </b:Source>
  <b:Source>
    <b:Tag>The17</b:Tag>
    <b:SourceType>InternetSite</b:SourceType>
    <b:Guid>{C35398A3-548D-42BF-99CA-96FB79FBB55C}</b:Guid>
    <b:Title>nan</b:Title>
    <b:InternetSiteTitle>https://www.mathworks.com</b:InternetSiteTitle>
    <b:Year>2017</b:Year>
    <b:Month>July</b:Month>
    <b:Day>24</b:Day>
    <b:URL>https://www.mathworks.com/help/matlab/ref/nan.html?searchHighlight=NaN&amp;s_tid=doc_srchtitle</b:URL>
    <b:Author>
      <b:Author>
        <b:NameList>
          <b:Person>
            <b:Last>The MathWorks</b:Last>
            <b:First>Inc</b:First>
          </b:Person>
        </b:NameList>
      </b:Author>
    </b:Author>
    <b:RefOrder>16</b:RefOrder>
  </b:Source>
  <b:Source>
    <b:Tag>Sug12</b:Tag>
    <b:SourceType>Book</b:SourceType>
    <b:Guid>{A3C6C944-5C78-4E55-A6F7-DD9A10DD81CE}</b:Guid>
    <b:Title>Metode Penelitian Kuantitatif Kualitatif dan R&amp;D</b:Title>
    <b:Year>2012</b:Year>
    <b:Publisher>Alfabeta</b:Publisher>
    <b:City>Bandung</b:City>
    <b:Author>
      <b:Author>
        <b:NameList>
          <b:Person>
            <b:Last>Sugiyono</b:Last>
          </b:Person>
        </b:NameList>
      </b:Author>
    </b:Author>
    <b:RefOrder>17</b:RefOrder>
  </b:Source>
  <b:Source>
    <b:Tag>Sri11</b:Tag>
    <b:SourceType>JournalArticle</b:SourceType>
    <b:Guid>{4DE7CA0E-D2DD-4E03-AAC7-182F7392D524}</b:Guid>
    <b:Title>Identification of optimum inter-stage pressure for two-stage transcritical carbon dioxide refrigeration cycles</b:Title>
    <b:Year>2011</b:Year>
    <b:Author>
      <b:Author>
        <b:NameList>
          <b:Person>
            <b:Last>Srinivasan</b:Last>
            <b:First>K</b:First>
          </b:Person>
        </b:NameList>
      </b:Author>
    </b:Author>
    <b:JournalName>The Journal of Supercritical Fluids</b:JournalName>
    <b:Pages>26-30</b:Pages>
    <b:RefOrder>18</b:RefOrder>
  </b:Source>
  <b:Source>
    <b:Tag>Som11</b:Tag>
    <b:SourceType>Book</b:SourceType>
    <b:Guid>{B8B3DBC6-8686-40F3-A5B5-5E6650C916D9}</b:Guid>
    <b:Title>Software Engineering</b:Title>
    <b:Year>2011</b:Year>
    <b:Author>
      <b:Author>
        <b:NameList>
          <b:Person>
            <b:Last>Sommerville</b:Last>
            <b:First>I</b:First>
          </b:Person>
        </b:NameList>
      </b:Author>
    </b:Author>
    <b:Publisher>Addison-Wesley</b:Publisher>
    <b:RefOrder>19</b:RefOrder>
  </b:Source>
  <b:Source>
    <b:Tag>Pan17</b:Tag>
    <b:SourceType>InternetSite</b:SourceType>
    <b:Guid>{AE33620A-035F-4C85-B4DF-55EF54CDB50F}</b:Guid>
    <b:Title>image-processing-projects</b:Title>
    <b:Year>2017</b:Year>
    <b:Author>
      <b:Author>
        <b:NameList>
          <b:Person>
            <b:Last>solution</b:Last>
            <b:First>Pantech</b:First>
          </b:Person>
        </b:NameList>
      </b:Author>
    </b:Author>
    <b:InternetSiteTitle>www.pantechsolutions.net</b:InternetSiteTitle>
    <b:Month>07</b:Month>
    <b:Day>24</b:Day>
    <b:URL>www.pantechsolutions.net/image-processing-projects/matlab-code-for-image-retrieval</b:URL>
    <b:RefOrder>20</b:RefOrder>
  </b:Source>
  <b:Source>
    <b:Tag>Smo08</b:Tag>
    <b:SourceType>Book</b:SourceType>
    <b:Guid>{584552F5-A4ED-450A-AEF4-3AE4A895E320}</b:Guid>
    <b:Title>Introduction to Machine Learning</b:Title>
    <b:Year>2008</b:Year>
    <b:City>Cambridge</b:City>
    <b:Publisher>Cambridge University Press</b:Publisher>
    <b:Author>
      <b:Author>
        <b:NameList>
          <b:Person>
            <b:Last>Smola</b:Last>
            <b:First>Alex</b:First>
          </b:Person>
          <b:Person>
            <b:Last>Vishwanathan</b:Last>
            <b:Middle>V. N.</b:Middle>
            <b:First>S.</b:First>
          </b:Person>
        </b:NameList>
      </b:Author>
    </b:Author>
    <b:RefOrder>21</b:RefOrder>
  </b:Source>
  <b:Source>
    <b:Tag>Sma02</b:Tag>
    <b:SourceType>JournalArticle</b:SourceType>
    <b:Guid>{521A41A3-1F78-4E01-939E-5B0E40D17A1D}</b:Guid>
    <b:Title>Effective Reinforcement Learning for Mobile Robots</b:Title>
    <b:Year>2002</b:Year>
    <b:Author>
      <b:Author>
        <b:NameList>
          <b:Person>
            <b:Last>Smart</b:Last>
            <b:Middle>D</b:Middle>
            <b:First>William</b:First>
          </b:Person>
          <b:Person>
            <b:Last>Kaelbling</b:Last>
            <b:Middle>Pack</b:Middle>
            <b:First>Leslie</b:First>
          </b:Person>
        </b:NameList>
      </b:Author>
    </b:Author>
    <b:RefOrder>22</b:RefOrder>
  </b:Source>
  <b:Source>
    <b:Tag>Seb01</b:Tag>
    <b:SourceType>InternetSite</b:SourceType>
    <b:Guid>{6212D551-8211-4534-B857-4B463AF5A603}</b:Guid>
    <b:Author>
      <b:Author>
        <b:NameList>
          <b:Person>
            <b:Last>Sebastiani</b:Last>
            <b:First>Fabrizio</b:First>
          </b:Person>
        </b:NameList>
      </b:Author>
    </b:Author>
    <b:Title>Machine Learning in Automated Text Categorization</b:Title>
    <b:JournalName>https://arxiv.org/pdf/cs/0110053.pdf</b:JournalName>
    <b:Year>2001</b:Year>
    <b:Pages>1</b:Pages>
    <b:Month>October</b:Month>
    <b:Day>26</b:Day>
    <b:URL>https://arxiv.org/pdf/cs/0110053.pdf</b:URL>
    <b:RefOrder>23</b:RefOrder>
  </b:Source>
  <b:Source>
    <b:Tag>Seb02</b:Tag>
    <b:SourceType>JournalArticle</b:SourceType>
    <b:Guid>{C9C0AA51-2C61-4D35-9F02-4D28E795AC0E}</b:Guid>
    <b:Author>
      <b:Author>
        <b:NameList>
          <b:Person>
            <b:Last>Sebastiani</b:Last>
            <b:First>Fabrizio</b:First>
          </b:Person>
        </b:NameList>
      </b:Author>
    </b:Author>
    <b:Title>Machine learning in automated text categorization</b:Title>
    <b:JournalName>ACM computing surveys (CSUR)</b:JournalName>
    <b:Year>2002</b:Year>
    <b:Pages>1-47</b:Pages>
    <b:Month>March</b:Month>
    <b:Volume>34</b:Volume>
    <b:Issue>1</b:Issue>
    <b:RefOrder>24</b:RefOrder>
  </b:Source>
  <b:Source>
    <b:Tag>Sch13</b:Tag>
    <b:SourceType>Report</b:SourceType>
    <b:Guid>{8B04F73F-DEC2-46AA-85E8-A0185E60A461}</b:Guid>
    <b:Title>Minimizing Finite Sums with the Stochastic Average Gradient</b:Title>
    <b:Year>2013</b:Year>
    <b:Publisher>INRIA-SIERRA Project - Team Departement d'informatique de l'Ecole Normale Superieure</b:Publisher>
    <b:City>Paris, France</b:City>
    <b:Author>
      <b:Author>
        <b:NameList>
          <b:Person>
            <b:Last>Schmidt</b:Last>
            <b:First>Mark</b:First>
          </b:Person>
          <b:Person>
            <b:Last>Le Roux</b:Last>
            <b:First>Nicolas </b:First>
          </b:Person>
          <b:Person>
            <b:Last>Bach</b:Last>
            <b:First>Francis</b:First>
          </b:Person>
        </b:NameList>
      </b:Author>
    </b:Author>
    <b:RefOrder>25</b:RefOrder>
  </b:Source>
  <b:Source>
    <b:Tag>Sar14</b:Tag>
    <b:SourceType>JournalArticle</b:SourceType>
    <b:Guid>{F149010D-4646-42A8-A7BC-C3DBA1E1A7B5}</b:Guid>
    <b:Title>Penerapan Algoritme Viterbi pada Hidden Markov Model (HMM)</b:Title>
    <b:Year>2014</b:Year>
    <b:Author>
      <b:Author>
        <b:NameList>
          <b:Person>
            <b:Last>Sari</b:Last>
            <b:Middle>Puspita</b:Middle>
            <b:First>Dian</b:First>
          </b:Person>
          <b:Person>
            <b:Last>Haryanto</b:Last>
            <b:First>Toto</b:First>
          </b:Person>
        </b:NameList>
      </b:Author>
    </b:Author>
    <b:JournalName>Seminar Nasional Teknologi Informasi XI Tahun 2014 </b:JournalName>
    <b:Pages>34-38</b:Pages>
    <b:RefOrder>26</b:RefOrder>
  </b:Source>
  <b:Source>
    <b:Tag>Art59</b:Tag>
    <b:SourceType>JournalArticle</b:SourceType>
    <b:Guid>{D4D2B59F-F846-4FFC-A911-33A385CF8172}</b:Guid>
    <b:Title>Some Studies in Machine Learning Using the Game of Checkers</b:Title>
    <b:Year>1959</b:Year>
    <b:Author>
      <b:Author>
        <b:NameList>
          <b:Person>
            <b:Last>Samuel</b:Last>
            <b:First>Arthur</b:First>
            <b:Middle>Lee</b:Middle>
          </b:Person>
        </b:NameList>
      </b:Author>
    </b:Author>
    <b:JournalName>IBM Journal</b:JournalName>
    <b:Pages>535-554</b:Pages>
    <b:RefOrder>27</b:RefOrder>
  </b:Source>
  <b:Source>
    <b:Tag>Rui99</b:Tag>
    <b:SourceType>JournalArticle</b:SourceType>
    <b:Guid>{6FA9365E-6764-449F-A3D2-703DF9BC8E95}</b:Guid>
    <b:Title>Image Retrieval: Current Techniques, Promising Directions, and Open Issues</b:Title>
    <b:JournalName>Journal of Visual Communication and Image Representation 10</b:JournalName>
    <b:Year>1999</b:Year>
    <b:Author>
      <b:Author>
        <b:NameList>
          <b:Person>
            <b:Last>Rui</b:Last>
            <b:First>Yong</b:First>
          </b:Person>
          <b:Person>
            <b:Last>Huang</b:Last>
            <b:Middle>S</b:Middle>
            <b:First>Thomas</b:First>
          </b:Person>
          <b:Person>
            <b:Last>Chang</b:Last>
            <b:First>Shih-Fu</b:First>
          </b:Person>
        </b:NameList>
      </b:Author>
    </b:Author>
    <b:RefOrder>28</b:RefOrder>
  </b:Source>
  <b:Source>
    <b:Tag>Rud16</b:Tag>
    <b:SourceType>Book</b:SourceType>
    <b:Guid>{BAE519F9-1FE4-4AD1-9A8C-CBF64505FABD}</b:Guid>
    <b:Title>An Overview of gradient descent optimization algorithms</b:Title>
    <b:Year>2016</b:Year>
    <b:City>Galway</b:City>
    <b:Publisher>NUI Galway, Insight Centre for Data Analytics</b:Publisher>
    <b:Author>
      <b:Author>
        <b:NameList>
          <b:Person>
            <b:Last>Ruder</b:Last>
            <b:First>Sebastian</b:First>
          </b:Person>
        </b:NameList>
      </b:Author>
    </b:Author>
    <b:RefOrder>29</b:RefOrder>
  </b:Source>
  <b:Source>
    <b:Tag>Riz15</b:Tag>
    <b:SourceType>Report</b:SourceType>
    <b:Guid>{F9EDF37A-7798-495D-9AE4-6DE3071585FB}</b:Guid>
    <b:Title>Data Science and Big Data Processing in R: Representations and Software</b:Title>
    <b:Year>2015</b:Year>
    <b:Publisher>Universidad de Granada</b:Publisher>
    <b:City>Granada</b:City>
    <b:Author>
      <b:Author>
        <b:NameList>
          <b:Person>
            <b:Last>Riza</b:Last>
            <b:Middle>Septem</b:Middle>
            <b:First>Lala</b:First>
          </b:Person>
        </b:NameList>
      </b:Author>
    </b:Author>
    <b:RefOrder>30</b:RefOrder>
  </b:Source>
  <b:Source>
    <b:Tag>Ric13</b:Tag>
    <b:SourceType>Book</b:SourceType>
    <b:Guid>{8880E42A-95DA-48C7-87F1-74C649860502}</b:Guid>
    <b:Title>Building Machine Learning Systems with Python</b:Title>
    <b:Year>2013</b:Year>
    <b:City>Birmingham</b:City>
    <b:Publisher>PACKT</b:Publisher>
    <b:Author>
      <b:Author>
        <b:NameList>
          <b:Person>
            <b:Last>Richert</b:Last>
            <b:First>Will</b:First>
          </b:Person>
          <b:Person>
            <b:Last>Coelho</b:Last>
            <b:Middle>Pedro</b:Middle>
            <b:First>Luis</b:First>
          </b:Person>
        </b:NameList>
      </b:Author>
    </b:Author>
    <b:RefOrder>31</b:RefOrder>
  </b:Source>
  <b:Source>
    <b:Tag>Rat14</b:Tag>
    <b:SourceType>Book</b:SourceType>
    <b:Guid>{910C5E65-6634-4FC1-A18C-C7DE96E94136}</b:Guid>
    <b:Title>Evaluasi Pembelajaran</b:Title>
    <b:Year>2014</b:Year>
    <b:City>Bandung</b:City>
    <b:Publisher>Pustaka Setia</b:Publisher>
    <b:Author>
      <b:Author>
        <b:NameList>
          <b:Person>
            <b:Last>Ratnawulan</b:Last>
            <b:First>E</b:First>
          </b:Person>
          <b:Person>
            <b:Last>Rusdiana</b:Last>
            <b:First>A</b:First>
          </b:Person>
        </b:NameList>
      </b:Author>
    </b:Author>
    <b:RefOrder>32</b:RefOrder>
  </b:Source>
  <b:Source>
    <b:Tag>Ras16</b:Tag>
    <b:SourceType>DocumentFromInternetSite</b:SourceType>
    <b:Guid>{58173374-D40D-4AA2-B4F5-F397039354D8}</b:Guid>
    <b:Title>Single-Layer Neural Networks and Gradient Descent</b:Title>
    <b:Year>2016</b:Year>
    <b:InternetSiteTitle>sebastianraschka</b:InternetSiteTitle>
    <b:Month>September</b:Month>
    <b:Day>8</b:Day>
    <b:URL>http://sebastianraschka.com/Articles/2015_singlelayer_neurons.html</b:URL>
    <b:Author>
      <b:Author>
        <b:NameList>
          <b:Person>
            <b:Last>Raschka</b:Last>
            <b:First>Sebastian</b:First>
          </b:Person>
        </b:NameList>
      </b:Author>
    </b:Author>
    <b:LCID>id-ID</b:LCID>
    <b:RefOrder>33</b:RefOrder>
  </b:Source>
  <b:Source>
    <b:Tag>Qia99</b:Tag>
    <b:SourceType>JournalArticle</b:SourceType>
    <b:Guid>{B1B2F832-B302-4B6B-8940-E77B58F2A7DA}</b:Guid>
    <b:Title>On the momentum term in gradient descent learning algorithms.</b:Title>
    <b:JournalName>Neural networks : the official journal of the International Neural Network Society</b:JournalName>
    <b:Year>1999</b:Year>
    <b:Pages>145-151</b:Pages>
    <b:Author>
      <b:Author>
        <b:NameList>
          <b:Person>
            <b:Last>Qian</b:Last>
            <b:First>Ning</b:First>
          </b:Person>
        </b:NameList>
      </b:Author>
    </b:Author>
    <b:RefOrder>34</b:RefOrder>
  </b:Source>
  <b:Source>
    <b:Tag>20015</b:Tag>
    <b:SourceType>JournalArticle</b:SourceType>
    <b:Guid>{44E9B097-2B16-4247-A54B-7F56E4F7D372}</b:Guid>
    <b:Author>
      <b:Author>
        <b:NameList>
          <b:Person>
            <b:Last>Purnamasari</b:Last>
            <b:First>Andrita</b:First>
          </b:Person>
          <b:Person>
            <b:Last>Rochmawati</b:Last>
          </b:Person>
        </b:NameList>
      </b:Author>
    </b:Author>
    <b:Title>Pengembangan Alat Evaluasi Pembelajaran Berbasis Teknologi Informasi Dan Komunikasi Dengan Wondershare Quiz Creator Materi Sistem Penilaian Persediaan</b:Title>
    <b:JournalName>Jurnal Pendidikan. Volume 03 Nomor 01</b:JournalName>
    <b:Year>2015</b:Year>
    <b:Pages>0-216</b:Pages>
    <b:RefOrder>35</b:RefOrder>
  </b:Source>
  <b:Source>
    <b:Tag>Pre02</b:Tag>
    <b:SourceType>Book</b:SourceType>
    <b:Guid>{3238F716-18DD-478A-AA28-FD4BDA82308D}</b:Guid>
    <b:Title>Software Engineering: A Practitioner Approach</b:Title>
    <b:Year>2002</b:Year>
    <b:City>New York</b:City>
    <b:Publisher>Mc Graw Hill</b:Publisher>
    <b:Author>
      <b:Author>
        <b:NameList>
          <b:Person>
            <b:Last>Pressman</b:Last>
            <b:Middle>E.</b:Middle>
            <b:First>Roger</b:First>
          </b:Person>
        </b:NameList>
      </b:Author>
    </b:Author>
    <b:RefOrder>36</b:RefOrder>
  </b:Source>
  <b:Source>
    <b:Tag>Ped11</b:Tag>
    <b:SourceType>JournalArticle</b:SourceType>
    <b:Guid>{53CA7B10-7630-4FFD-9084-2EB281A0445B}</b:Guid>
    <b:Title>Scikit-learn: Machine Learning in Python</b:Title>
    <b:JournalName>Journal of Machine Learning Research 12</b:JournalName>
    <b:Year>2011</b:Year>
    <b:Pages>2825-2830</b:Pages>
    <b:Author>
      <b:Author>
        <b:NameList>
          <b:Person>
            <b:Last>Pedregosa</b:Last>
            <b:First>Fabian</b:First>
          </b:Person>
          <b:Person>
            <b:Last>Varoquaux</b:Last>
            <b:First>Gael</b:First>
          </b:Person>
          <b:Person>
            <b:Last>Gramfort</b:Last>
            <b:First>Alexandre</b:First>
          </b:Person>
          <b:Person>
            <b:Last>Michel</b:Last>
            <b:First>Vincent</b:First>
          </b:Person>
          <b:Person>
            <b:Last>Thirion</b:Last>
            <b:First>Bertrand</b:First>
          </b:Person>
        </b:NameList>
      </b:Author>
    </b:Author>
    <b:RefOrder>37</b:RefOrder>
  </b:Source>
  <b:Source>
    <b:Tag>Pat15</b:Tag>
    <b:SourceType>Book</b:SourceType>
    <b:Guid>{2FB573DA-CE6C-42B2-9616-DC536B2D1B87}</b:Guid>
    <b:Title>Normalization: A Preprocessing Stage</b:Title>
    <b:Year>2015</b:Year>
    <b:City>New York</b:City>
    <b:Publisher>Cornell University Library</b:Publisher>
    <b:Author>
      <b:Author>
        <b:NameList>
          <b:Person>
            <b:Last>Patro</b:Last>
            <b:Middle>Krishna</b:Middle>
            <b:First>S.Gopal</b:First>
          </b:Person>
          <b:Person>
            <b:Last>Sahu</b:Last>
            <b:Middle>Kumar</b:Middle>
            <b:First>Kishore</b:First>
          </b:Person>
        </b:NameList>
      </b:Author>
    </b:Author>
    <b:RefOrder>38</b:RefOrder>
  </b:Source>
  <b:Source>
    <b:Tag>Pat12</b:Tag>
    <b:SourceType>JournalArticle</b:SourceType>
    <b:Guid>{0BBA4D16-D177-411A-A1DC-77CFDC599D4C}</b:Guid>
    <b:Title>An Enhanced Approach for Content Based Image Retrieval</b:Title>
    <b:Year>2012</b:Year>
    <b:Pages>415-418</b:Pages>
    <b:Publisher>ImageCLEF Working Notes</b:Publisher>
    <b:Author>
      <b:Author>
        <b:NameList>
          <b:Person>
            <b:Last>Patheja P.S.</b:Last>
            <b:First>Waoo</b:First>
            <b:Middle>Akhilesh A. and Maurya Jay Prakash.</b:Middle>
          </b:Person>
        </b:NameList>
      </b:Author>
    </b:Author>
    <b:JournalName>International Science Congress Association, Research Journal of Recent Sciences,</b:JournalName>
    <b:RefOrder>39</b:RefOrder>
  </b:Source>
  <b:Source>
    <b:Tag>Par05</b:Tag>
    <b:SourceType>Book</b:SourceType>
    <b:Guid>{DDB48842-ECE2-4252-B33D-B0B9E320EE86}</b:Guid>
    <b:Title>TOEFL Practical Strategy for The Best Scores</b:Title>
    <b:Year>2005</b:Year>
    <b:City>Yogyakarta</b:City>
    <b:Publisher>ANDI</b:Publisher>
    <b:Author>
      <b:Author>
        <b:NameList>
          <b:Person>
            <b:Last>Pardiyono</b:Last>
          </b:Person>
        </b:NameList>
      </b:Author>
    </b:Author>
    <b:RefOrder>40</b:RefOrder>
  </b:Source>
  <b:Source>
    <b:Tag>Pap08</b:Tag>
    <b:SourceType>JournalArticle</b:SourceType>
    <b:Guid>{69FCFD4C-9218-483E-B625-C4C759BDC6C1}</b:Guid>
    <b:Title>Automatic Generation of Multiple Choice Questions From Domain Ontologies</b:Title>
    <b:JournalName>In e-learning</b:JournalName>
    <b:Year>2008</b:Year>
    <b:Pages>427-434</b:Pages>
    <b:Author>
      <b:Author>
        <b:NameList>
          <b:Person>
            <b:Last>Papasalouros</b:Last>
            <b:First>Andreas</b:First>
          </b:Person>
          <b:Person>
            <b:Last>Kanaris</b:Last>
            <b:First>Konstantinos</b:First>
          </b:Person>
          <b:Person>
            <b:Last>Kotis</b:Last>
            <b:First>Konstantinos</b:First>
          </b:Person>
        </b:NameList>
      </b:Author>
    </b:Author>
    <b:RefOrder>41</b:RefOrder>
  </b:Source>
  <b:Source>
    <b:Tag>Pap141</b:Tag>
    <b:SourceType>JournalArticle</b:SourceType>
    <b:Guid>{03361D45-1C9B-4EA8-AF7F-F58C096D5D7A}</b:Guid>
    <b:Author>
      <b:Author>
        <b:NameList>
          <b:Person>
            <b:Last>Papamakarios</b:Last>
            <b:First>Gege</b:First>
          </b:Person>
        </b:NameList>
      </b:Author>
    </b:Author>
    <b:Title>Comparison of Modern Stochastic Optimization Algorithms</b:Title>
    <b:Year>2014</b:Year>
    <b:Month>December</b:Month>
    <b:RefOrder>42</b:RefOrder>
  </b:Source>
  <b:Source>
    <b:Tag>Pan13</b:Tag>
    <b:SourceType>JournalArticle</b:SourceType>
    <b:Guid>{D783CE87-337C-4C96-8B7A-51799E725CB3}</b:Guid>
    <b:Title>Automatic Question Generation Using Software Agents for Technical Institutions</b:Title>
    <b:JournalName>International Journal of Advanced Computer Research</b:JournalName>
    <b:Year>2013</b:Year>
    <b:Pages>307</b:Pages>
    <b:Author>
      <b:Author>
        <b:NameList>
          <b:Person>
            <b:Last>Pandey</b:Last>
            <b:First>Shivank</b:First>
          </b:Person>
          <b:Person>
            <b:Last>Rajeswari</b:Last>
            <b:First>KC</b:First>
          </b:Person>
        </b:NameList>
      </b:Author>
    </b:Author>
    <b:RefOrder>43</b:RefOrder>
  </b:Source>
  <b:Source>
    <b:Tag>Nil061</b:Tag>
    <b:SourceType>JournalArticle</b:SourceType>
    <b:Guid>{39FB39BA-F942-4789-AFE4-7057D419DD70}</b:Guid>
    <b:Title>A Visual Vocabulary for Flower Classification</b:Title>
    <b:JournalName>Proceedings of the IEEE Conference on Computer Vision and Pattern Recognition</b:JournalName>
    <b:Year>2006</b:Year>
    <b:Author>
      <b:Author>
        <b:NameList>
          <b:Person>
            <b:Last>Nilsback</b:Last>
            <b:Middle>Elena</b:Middle>
            <b:First>Maria</b:First>
          </b:Person>
          <b:Person>
            <b:Last>Zisserman</b:Last>
            <b:First>Andrew</b:First>
          </b:Person>
        </b:NameList>
      </b:Author>
    </b:Author>
    <b:RefOrder>44</b:RefOrder>
  </b:Source>
  <b:Source>
    <b:Tag>Ngu17</b:Tag>
    <b:SourceType>JournalArticle</b:SourceType>
    <b:Guid>{539DF075-2636-47FD-B4E3-862814B88877}</b:Guid>
    <b:Author>
      <b:Author>
        <b:NameList>
          <b:Person>
            <b:Last>Nguyen</b:Last>
            <b:First>Lam</b:First>
            <b:Middle>M</b:Middle>
          </b:Person>
          <b:Person>
            <b:Last>Liu</b:Last>
            <b:First>Jie</b:First>
          </b:Person>
          <b:Person>
            <b:Last>Scheinberg</b:Last>
            <b:First>Katya</b:First>
          </b:Person>
          <b:Person>
            <b:Last>Takáč</b:Last>
            <b:First>Martin</b:First>
          </b:Person>
        </b:NameList>
      </b:Author>
    </b:Author>
    <b:Title>SARAH: A Novel Method for Machine Learning Problems Using Stochastic Recursive Gradient</b:Title>
    <b:Year>2017</b:Year>
    <b:JournalName>arXiv preprint arXiv:1703.00102</b:JournalName>
    <b:RefOrder>45</b:RefOrder>
  </b:Source>
  <b:Source>
    <b:Tag>Nes83</b:Tag>
    <b:SourceType>JournalArticle</b:SourceType>
    <b:Guid>{B5260E31-A23B-4462-8D0A-97256A4779C8}</b:Guid>
    <b:Title>A method for unconstrained convex minimization problem with the rate of convergence O (1/k2)</b:Title>
    <b:JournalName>Soviet Mathematics Doklady 27 (2)</b:JournalName>
    <b:Year>1983</b:Year>
    <b:Pages>543-547</b:Pages>
    <b:Author>
      <b:Author>
        <b:NameList>
          <b:Person>
            <b:Last>Nesterov</b:Last>
            <b:First>Yurii</b:First>
          </b:Person>
        </b:NameList>
      </b:Author>
    </b:Author>
    <b:RefOrder>46</b:RefOrder>
  </b:Source>
  <b:Source>
    <b:Tag>Nad07</b:Tag>
    <b:SourceType>JournalArticle</b:SourceType>
    <b:Guid>{C184B13F-1DF8-4BBB-9AA4-5B6E8C59CB77}</b:Guid>
    <b:Title>A survey of named entity recognition and classification</b:Title>
    <b:Year>2007</b:Year>
    <b:Author>
      <b:Author>
        <b:NameList>
          <b:Person>
            <b:Last>Nadeau</b:Last>
            <b:First>D</b:First>
          </b:Person>
          <b:Person>
            <b:Last>Sekine</b:Last>
            <b:First>S</b:First>
          </b:Person>
        </b:NameList>
      </b:Author>
    </b:Author>
    <b:JournalName>Lingvisticae Investigationes 30.1</b:JournalName>
    <b:Pages>3-26</b:Pages>
    <b:RefOrder>47</b:RefOrder>
  </b:Source>
  <b:Source>
    <b:Tag>McA04</b:Tag>
    <b:SourceType>Book</b:SourceType>
    <b:Guid>{9497F915-B5BF-4F5B-9553-B3F6215B5108}</b:Guid>
    <b:Title>An Introduction to Digital Image Processing with MATLAB</b:Title>
    <b:Year>2004</b:Year>
    <b:City>Australia</b:City>
    <b:Publisher>Course Technology</b:Publisher>
    <b:Author>
      <b:Author>
        <b:NameList>
          <b:Person>
            <b:Last>McAndrew</b:Last>
            <b:First>Alasdair</b:First>
          </b:Person>
        </b:NameList>
      </b:Author>
    </b:Author>
    <b:RefOrder>48</b:RefOrder>
  </b:Source>
  <b:Source>
    <b:Tag>May17</b:Tag>
    <b:SourceType>InternetSite</b:SourceType>
    <b:Guid>{3615B8AE-A2D3-472D-A831-2184A6562C2B}</b:Guid>
    <b:Title>Kumpulan Soal TOEFL ‘Reading Comprehension’ Beserta Jawaban Dan Penjelasan</b:Title>
    <b:Year>2017</b:Year>
    <b:InternetSiteTitle>Kuliah Bahasa Inggris</b:InternetSiteTitle>
    <b:Month>9</b:Month>
    <b:Day>13</b:Day>
    <b:URL>http://www.kuliahbahasainggris.com/kumpulan-soal-toefl-reading-comprehension-beserta-jawaban-dan-penjelasan/</b:URL>
    <b:Author>
      <b:Author>
        <b:NameList>
          <b:Person>
            <b:Last>May</b:Last>
            <b:First>Yona</b:First>
          </b:Person>
        </b:NameList>
      </b:Author>
    </b:Author>
    <b:RefOrder>49</b:RefOrder>
  </b:Source>
  <b:Source>
    <b:Tag>MathWorks9416</b:Tag>
    <b:SourceType>InternetSite</b:SourceType>
    <b:Guid>{905B3C89-C0F2-4CDC-9817-549203FC433D}</b:Guid>
    <b:Title>MATLAB Features</b:Title>
    <b:InternetSiteTitle>mathworks</b:InternetSiteTitle>
    <b:Year>1994-2016</b:Year>
    <b:URL>https://www.mathworks.com/products/matlab/features.html</b:URL>
    <b:Author>
      <b:Author>
        <b:NameList>
          <b:Person>
            <b:Last>MathWorks</b:Last>
          </b:Person>
        </b:NameList>
      </b:Author>
    </b:Author>
    <b:RefOrder>50</b:RefOrder>
  </b:Source>
  <b:Source>
    <b:Tag>Mar93</b:Tag>
    <b:SourceType>JournalArticle</b:SourceType>
    <b:Guid>{152C062E-2399-4ACA-9660-2E0033FAFD53}</b:Guid>
    <b:Title>Building a large annotated corpus of English: The Penn treebank</b:Title>
    <b:Year>1993</b:Year>
    <b:Author>
      <b:Author>
        <b:NameList>
          <b:Person>
            <b:Last>Marcus</b:Last>
            <b:Middle>P.</b:Middle>
            <b:First>M.</b:First>
          </b:Person>
          <b:Person>
            <b:Last>Santorini</b:Last>
            <b:First>B.</b:First>
          </b:Person>
        </b:NameList>
      </b:Author>
    </b:Author>
    <b:JournalName>Computational Linguistics 19(2)</b:JournalName>
    <b:Pages>313-330</b:Pages>
    <b:RefOrder>51</b:RefOrder>
  </b:Source>
  <b:Source>
    <b:Tag>Man08</b:Tag>
    <b:SourceType>JournalArticle</b:SourceType>
    <b:Guid>{655C4A1D-C973-4076-ACB1-1B31B05AC6A8}</b:Guid>
    <b:Title>Named Entity Recognition Approaches</b:Title>
    <b:JournalName>IJCSNS International journal of COmputer Science and Network Security Vol. 8 No. 2</b:JournalName>
    <b:Year>2008</b:Year>
    <b:Author>
      <b:Author>
        <b:NameList>
          <b:Person>
            <b:Last>Mansouri</b:Last>
          </b:Person>
          <b:Person>
            <b:Last>Affendey</b:Last>
            <b:Middle>S</b:Middle>
            <b:First>L </b:First>
          </b:Person>
          <b:Person>
            <b:Last>Mamat</b:Last>
            <b:First>A</b:First>
          </b:Person>
        </b:NameList>
      </b:Author>
    </b:Author>
    <b:RefOrder>52</b:RefOrder>
  </b:Source>
  <b:Source>
    <b:Tag>Man14</b:Tag>
    <b:SourceType>JournalArticle</b:SourceType>
    <b:Guid>{C770AA39-611A-4A4D-A375-DD6EF9AF74DB}</b:Guid>
    <b:Title>The Stanford CoreNLP Natural Language Processing Toolkit</b:Title>
    <b:JournalName>Proceedings of 52nd Annual Meeting of the Association for Computational Linguistics: System Demonstrations</b:JournalName>
    <b:Year>2014</b:Year>
    <b:Pages>55-60</b:Pages>
    <b:Author>
      <b:Author>
        <b:NameList>
          <b:Person>
            <b:Last>Manning</b:Last>
            <b:Middle>D.</b:Middle>
            <b:First>Christopher</b:First>
          </b:Person>
          <b:Person>
            <b:Last>Surdeanu</b:Last>
            <b:First>Mihai</b:First>
          </b:Person>
          <b:Person>
            <b:Last>Baueur</b:Last>
            <b:First>John</b:First>
          </b:Person>
          <b:Person>
            <b:Last>Finkel</b:Last>
            <b:First>Jenny</b:First>
          </b:Person>
          <b:Person>
            <b:Last>Bethard</b:Last>
            <b:Middle>J.</b:Middle>
            <b:First>Steven</b:First>
          </b:Person>
          <b:Person>
            <b:Last>McClosky</b:Last>
            <b:First>David</b:First>
          </b:Person>
        </b:NameList>
      </b:Author>
    </b:Author>
    <b:RefOrder>53</b:RefOrder>
  </b:Source>
  <b:Source>
    <b:Tag>Placeholder2</b:Tag>
    <b:SourceType>BookSection</b:SourceType>
    <b:Guid>{EC9CC15E-7625-473A-8311-DA27E574B766}</b:Guid>
    <b:Title>Introduction to Information Retrieval</b:Title>
    <b:Year>2008</b:Year>
    <b:Pages>153</b:Pages>
    <b:City>England</b:City>
    <b:Publisher>Cambridge University Press</b:Publisher>
    <b:Author>
      <b:Author>
        <b:NameList>
          <b:Person>
            <b:Last>Manning</b:Last>
            <b:Middle>D</b:Middle>
            <b:First>Christopher</b:First>
          </b:Person>
          <b:Person>
            <b:Last>Raghavan</b:Last>
            <b:First>Prabhakar</b:First>
          </b:Person>
          <b:Person>
            <b:Last>Schutze</b:Last>
            <b:First>Hinrich</b:First>
          </b:Person>
        </b:NameList>
      </b:Author>
    </b:Author>
    <b:RefOrder>54</b:RefOrder>
  </b:Source>
  <b:Source>
    <b:Tag>Mah13</b:Tag>
    <b:SourceType>JournalArticle</b:SourceType>
    <b:Guid>{2F480550-DEF3-4E6C-9155-C9DB65E58D08}</b:Guid>
    <b:Title>Development of a New Correlation of Gas Compressibility Factor (Z-Factor) for High Pressure Gas Reservoir</b:Title>
    <b:Year>2013</b:Year>
    <b:Author>
      <b:Author>
        <b:NameList>
          <b:Person>
            <b:Last>Mahmoud</b:Last>
            <b:Middle>Ahmednasreldin</b:Middle>
            <b:First>Mohamed </b:First>
          </b:Person>
        </b:NameList>
      </b:Author>
    </b:Author>
    <b:JournalName>Journal of Energy Resources Technology, vol. 136, No.1</b:JournalName>
    <b:RefOrder>55</b:RefOrder>
  </b:Source>
  <b:Source>
    <b:Tag>Lon03</b:Tag>
    <b:SourceType>Book</b:SourceType>
    <b:Guid>{8AD4410A-2169-473F-B097-E41DDE691056}</b:Guid>
    <b:Author>
      <b:Author>
        <b:NameList>
          <b:Person>
            <b:Last>Long</b:Last>
            <b:First>F.,</b:First>
            <b:Middle>Zhang, H., &amp; Feng, D. D</b:Middle>
          </b:Person>
        </b:NameList>
      </b:Author>
    </b:Author>
    <b:Title>Fundamentals of Content Based Image Retrieval, Technological Fundamentals and Applications</b:Title>
    <b:Year>2003</b:Year>
    <b:City>New York</b:City>
    <b:Publisher>Springer-Verlag</b:Publisher>
    <b:RefOrder>56</b:RefOrder>
  </b:Source>
  <b:Source>
    <b:Tag>LiG12</b:Tag>
    <b:SourceType>JournalArticle</b:SourceType>
    <b:Guid>{7CED31CC-F3D5-4BF2-88F4-F636E53C5F5F}</b:Guid>
    <b:Title>A Comparative Analysis of ALOS PALSAR L-Band and RADARSAT-2 C-Band Data for Land-Cover Classification in a Tropical Moist Region</b:Title>
    <b:Year>2012</b:Year>
    <b:JournalName> ISPRS Journal of Photogrammetry and Remote Sensing</b:JournalName>
    <b:Pages>Vol. 70, pp. 26-38</b:Pages>
    <b:ConferenceName>ISPRS Journal of Photogrammetry and Remote Sensing</b:ConferenceName>
    <b:Author>
      <b:Author>
        <b:NameList>
          <b:Person>
            <b:Last>Li</b:Last>
            <b:First>Guiying</b:First>
          </b:Person>
          <b:Person>
            <b:Last>Lu</b:Last>
            <b:First>Dengsheng</b:First>
          </b:Person>
          <b:Person>
            <b:Last>Moran</b:Last>
            <b:First>Emilio</b:First>
          </b:Person>
          <b:Person>
            <b:Last>Dutra</b:Last>
            <b:First>Luciano</b:First>
          </b:Person>
          <b:Person>
            <b:Last>Batistella</b:Last>
            <b:First>Mateus</b:First>
          </b:Person>
        </b:NameList>
      </b:Author>
    </b:Author>
    <b:RefOrder>57</b:RefOrder>
  </b:Source>
  <b:Source>
    <b:Tag>Lar12</b:Tag>
    <b:SourceType>JournalArticle</b:SourceType>
    <b:Guid>{4708CD57-92C8-4672-B892-B2953EF3C051}</b:Guid>
    <b:Title>Analisis dan Simulasi Image Retrieval Berdasarkan Ciri Warna Dengan Metode Wavelet</b:Title>
    <b:Year>2012</b:Year>
    <b:Author>
      <b:Author>
        <b:NameList>
          <b:Person>
            <b:Last>Larasati</b:Last>
            <b:First>T.,</b:First>
            <b:Middle>Hidayat, B., &amp; Novianty, A.</b:Middle>
          </b:Person>
        </b:NameList>
      </b:Author>
    </b:Author>
    <b:RefOrder>58</b:RefOrder>
  </b:Source>
  <b:Source>
    <b:Tag>Deb16</b:Tag>
    <b:SourceType>InternetSite</b:SourceType>
    <b:Guid>{77739164-667B-42F7-A411-E728FF054D45}</b:Guid>
    <b:Title>Artificial Intelligence and Machine Learning: How Computers Learn</b:Title>
    <b:Year>2016</b:Year>
    <b:Author>
      <b:Author>
        <b:NameList>
          <b:Person>
            <b:Last>Landau</b:Last>
            <b:First>Deb</b:First>
            <b:Middle>Miller</b:Middle>
          </b:Person>
        </b:NameList>
      </b:Author>
    </b:Author>
    <b:InternetSiteTitle>iQ Intel</b:InternetSiteTitle>
    <b:Month>August</b:Month>
    <b:Day>17</b:Day>
    <b:URL>https://iq.intel.com/artificial-intelligence-and-machine-learning/</b:URL>
    <b:RefOrder>59</b:RefOrder>
  </b:Source>
  <b:Source>
    <b:Tag>Kus09</b:Tag>
    <b:SourceType>JournalArticle</b:SourceType>
    <b:Guid>{B226C042-E0AA-4C44-B7A3-9EA1BB6D1A91}</b:Guid>
    <b:Title>Ekstraksi Ciri Warna, Bentuk dan Tekstur Untuk Temu Kembali Citra Hewan</b:Title>
    <b:Year>2009</b:Year>
    <b:Author>
      <b:Author>
        <b:NameList>
          <b:Person>
            <b:Last>Kusumaningsih</b:Last>
            <b:First>I</b:First>
          </b:Person>
        </b:NameList>
      </b:Author>
    </b:Author>
    <b:RefOrder>60</b:RefOrder>
  </b:Source>
  <b:Source>
    <b:Tag>Kon13</b:Tag>
    <b:SourceType>JournalArticle</b:SourceType>
    <b:Guid>{801AEA90-C228-4BB0-AA70-9FA2578E9DFA}</b:Guid>
    <b:Author>
      <b:Author>
        <b:NameList>
          <b:Person>
            <b:Last>Konečný</b:Last>
            <b:First>Jakub</b:First>
          </b:Person>
          <b:Person>
            <b:Last>Richtárik</b:Last>
            <b:First>Peter</b:First>
          </b:Person>
        </b:NameList>
      </b:Author>
    </b:Author>
    <b:Title>Semi-Stochastic Gradient Descent Methods</b:Title>
    <b:JournalName>arXiv e-prints</b:JournalName>
    <b:Year>2013</b:Year>
    <b:RefOrder>61</b:RefOrder>
  </b:Source>
  <b:Source>
    <b:Tag>Kin15</b:Tag>
    <b:SourceType>JournalArticle</b:SourceType>
    <b:Guid>{3ADF87E9-B27C-428B-8DCB-681D7986F4CB}</b:Guid>
    <b:Title>Adam: a Method for Stochastic Optimization.</b:Title>
    <b:JournalName>International Conference on Learning Representation</b:JournalName>
    <b:Year>2015</b:Year>
    <b:Pages>1-13</b:Pages>
    <b:Author>
      <b:Author>
        <b:NameList>
          <b:Person>
            <b:Last>Kingma</b:Last>
            <b:Middle>P.</b:Middle>
            <b:First>Diederik</b:First>
          </b:Person>
          <b:Person>
            <b:Last>Ba</b:Last>
            <b:Middle>Lei</b:Middle>
            <b:First>Jimmy</b:First>
          </b:Person>
        </b:NameList>
      </b:Author>
    </b:Author>
    <b:RefOrder>62</b:RefOrder>
  </b:Source>
  <b:Source>
    <b:Tag>Kim08</b:Tag>
    <b:SourceType>JournalArticle</b:SourceType>
    <b:Guid>{FA641188-3D1B-4697-BE39-B169EF7B035A}</b:Guid>
    <b:Title>Design of Question Answering System with  Automated Question Generation</b:Title>
    <b:Year>2008</b:Year>
    <b:JournalName>Fourth International Conference on Networked Computing and Advanced Information Management</b:JournalName>
    <b:Pages>365-368</b:Pages>
    <b:Author>
      <b:Author>
        <b:NameList>
          <b:Person>
            <b:Last>Kim</b:Last>
            <b:First>Min-kyoung</b:First>
          </b:Person>
          <b:Person>
            <b:Last>Kim</b:Last>
            <b:First>Han-joon</b:First>
          </b:Person>
        </b:NameList>
      </b:Author>
    </b:Author>
    <b:RefOrder>63</b:RefOrder>
  </b:Source>
  <b:Source>
    <b:Tag>Ken54</b:Tag>
    <b:SourceType>JournalArticle</b:SourceType>
    <b:Guid>{B325454F-62CD-474C-A2C9-69C5DB3AD943}</b:Guid>
    <b:Author>
      <b:Author>
        <b:NameList>
          <b:Person>
            <b:Last>Kennedy</b:Last>
            <b:Middle>C.</b:Middle>
            <b:First>George</b:First>
          </b:Person>
        </b:NameList>
      </b:Author>
    </b:Author>
    <b:Title>Pressure-Volmue Temperature Relations in CO2 at Elevated Temperatures and Pressures</b:Title>
    <b:JournalName>American Journal of Science</b:JournalName>
    <b:Year>1954</b:Year>
    <b:Pages>225-241</b:Pages>
    <b:RefOrder>64</b:RefOrder>
  </b:Source>
  <b:Source>
    <b:Tag>Kea16</b:Tag>
    <b:SourceType>InternetSite</b:SourceType>
    <b:Guid>{EACBDC62-B5CE-4C28-B8E7-174F95BCF825}</b:Guid>
    <b:Title>Machine Learning is for Muggles Too!</b:Title>
    <b:Year>2016</b:Year>
    <b:InternetSiteTitle>Learn to Develop with Microsoft Developer Network | MSDN</b:InternetSiteTitle>
    <b:Month>12</b:Month>
    <b:Day>25</b:Day>
    <b:URL>https://blogs.msdn.microsoft.com/martinkearn/2016/03/01/machine-learning-is-for-muggles-too/</b:URL>
    <b:Author>
      <b:Author>
        <b:NameList>
          <b:Person>
            <b:Last>Kearn</b:Last>
            <b:First>Martin</b:First>
          </b:Person>
        </b:NameList>
      </b:Author>
    </b:Author>
    <b:RefOrder>65</b:RefOrder>
  </b:Source>
  <b:Source>
    <b:Tag>Placeholder6</b:Tag>
    <b:SourceType>InternetSite</b:SourceType>
    <b:Guid>{1510CE40-6BEB-451D-BEFF-457CBE7A5264}</b:Guid>
    <b:Author>
      <b:Author>
        <b:NameList>
          <b:Person>
            <b:Last>KDNuggets</b:Last>
          </b:Person>
        </b:NameList>
      </b:Author>
    </b:Author>
    <b:Title>R vs Python for Data Science: The Winner is …</b:Title>
    <b:InternetSiteTitle>KDNuggets - Analytics, Data Mining, and Data Science</b:InternetSiteTitle>
    <b:Year>2015</b:Year>
    <b:Month>May</b:Month>
    <b:Day>27</b:Day>
    <b:URL>http://www.kdnuggets.com/2015/05/r-vs-python-data-science.html</b:URL>
    <b:YearAccessed>2017</b:YearAccessed>
    <b:MonthAccessed>October</b:MonthAccessed>
    <b:DayAccessed>4</b:DayAccessed>
    <b:RefOrder>66</b:RefOrder>
  </b:Source>
  <b:Source>
    <b:Tag>Kar14</b:Tag>
    <b:SourceType>JournalArticle</b:SourceType>
    <b:Guid>{26D63D08-59DE-4281-BD2D-52719BDCBDCB}</b:Guid>
    <b:Author>
      <b:Author>
        <b:NameList>
          <b:Person>
            <b:Last>Karimah</b:Last>
            <b:First>F.,</b:First>
            <b:Middle>U.</b:Middle>
          </b:Person>
        </b:NameList>
      </b:Author>
    </b:Author>
    <b:Title>Rancang Bangun Aplikasi Pencarian Citra Batik Besurek Berbasis Tekstur dengan Metode Gray Level Co-occurance Matrix dan Euclidean Distance</b:Title>
    <b:Year>2014</b:Year>
    <b:RefOrder>67</b:RefOrder>
  </b:Source>
  <b:Source>
    <b:Tag>Kar13</b:Tag>
    <b:SourceType>JournalArticle</b:SourceType>
    <b:Guid>{028FC595-1412-4D47-94D5-5AC88333A612}</b:Guid>
    <b:Author>
      <b:Author>
        <b:NameList>
          <b:Person>
            <b:Last>Kardan</b:Last>
            <b:First>Ahmad</b:First>
            <b:Middle>A.</b:Middle>
          </b:Person>
          <b:Person>
            <b:Last>Ebrahimi</b:Last>
            <b:First>Mahnaz</b:First>
          </b:Person>
        </b:NameList>
      </b:Author>
    </b:Author>
    <b:Title>A novel approach to hybrid recommendation systems based on association rules mining for content recommendation in asynchronous discussion groups</b:Title>
    <b:JournalName>Information Sciences</b:JournalName>
    <b:Year>2013</b:Year>
    <b:Pages>93-110</b:Pages>
    <b:Month>January</b:Month>
    <b:Day>10</b:Day>
    <b:Volume>219</b:Volume>
    <b:RefOrder>68</b:RefOrder>
  </b:Source>
  <b:Source>
    <b:Tag>Kae96</b:Tag>
    <b:SourceType>JournalArticle</b:SourceType>
    <b:Guid>{B5E66870-4A62-46E4-A97D-2B8B2F54AFCC}</b:Guid>
    <b:Title>Reinforcemen</b:Title>
    <b:Year>1996</b:Year>
    <b:JournalName>Journal of Artificial Intelligence Research 4</b:JournalName>
    <b:Pages>237-285</b:Pages>
    <b:Author>
      <b:Author>
        <b:NameList>
          <b:Person>
            <b:Last>Kaelbling</b:Last>
            <b:Middle>Pack</b:Middle>
            <b:First>Leslie</b:First>
          </b:Person>
          <b:Person>
            <b:Last>Littman</b:Last>
            <b:Middle>L</b:Middle>
            <b:First>Michael</b:First>
          </b:Person>
          <b:Person>
            <b:Last>Moore</b:Last>
            <b:Middle>W</b:Middle>
            <b:First>Andrew</b:First>
          </b:Person>
        </b:NameList>
      </b:Author>
    </b:Author>
    <b:YearAccessed>2017</b:YearAccessed>
    <b:MonthAccessed>October</b:MonthAccessed>
    <b:DayAccessed>4</b:DayAccessed>
    <b:RefOrder>69</b:RefOrder>
  </b:Source>
  <b:Source>
    <b:Tag>Jur17</b:Tag>
    <b:SourceType>Book</b:SourceType>
    <b:Guid>{51ACD60C-0570-4D86-B1DC-2CB37E727C42}</b:Guid>
    <b:Title>Speech and Language Processing</b:Title>
    <b:Year>2014</b:Year>
    <b:Author>
      <b:Author>
        <b:NameList>
          <b:Person>
            <b:Last>Jurafsky</b:Last>
            <b:First>Daniel</b:First>
          </b:Person>
          <b:Person>
            <b:Last>Martin</b:Last>
            <b:Middle>H</b:Middle>
            <b:First>James</b:First>
          </b:Person>
        </b:NameList>
      </b:Author>
    </b:Author>
    <b:City>London</b:City>
    <b:Publisher>Pearson</b:Publisher>
    <b:RefOrder>70</b:RefOrder>
  </b:Source>
  <b:Source>
    <b:Tag>Jur06</b:Tag>
    <b:SourceType>Book</b:SourceType>
    <b:Guid>{1EDFB266-DEFA-4DDD-BDA3-45B84F87F3F8}</b:Guid>
    <b:Title>Speech and Language Processing: An Introduction to Natural Language Processing, Computational Linguistics, and Speech Recognition</b:Title>
    <b:Year>2006</b:Year>
    <b:City>English</b:City>
    <b:Publisher>Prentice Hall</b:Publisher>
    <b:Author>
      <b:Author>
        <b:NameList>
          <b:Person>
            <b:Last>Jurafsky</b:Last>
            <b:First>D</b:First>
          </b:Person>
          <b:Person>
            <b:Last>Martin</b:Last>
            <b:Middle>H</b:Middle>
            <b:First>J</b:First>
          </b:Person>
        </b:NameList>
      </b:Author>
    </b:Author>
    <b:RefOrder>71</b:RefOrder>
  </b:Source>
  <b:Source>
    <b:Tag>Joh13</b:Tag>
    <b:SourceType>JournalArticle</b:SourceType>
    <b:Guid>{F7BA78C4-3C4C-483D-ACCF-1F1CC47BF836}</b:Guid>
    <b:Author>
      <b:Author>
        <b:NameList>
          <b:Person>
            <b:Last>Johnson</b:Last>
            <b:First>Rie</b:First>
          </b:Person>
          <b:Person>
            <b:Last>Zhang</b:Last>
            <b:First>Tong</b:First>
          </b:Person>
        </b:NameList>
      </b:Author>
    </b:Author>
    <b:Title>Accelerating Stochastic Gradient Descent using Predictive Variance Reduction</b:Title>
    <b:JournalName>Advances in Neural Information Processing Systems</b:JournalName>
    <b:Year>2013</b:Year>
    <b:Pages>315-323</b:Pages>
    <b:RefOrder>72</b:RefOrder>
  </b:Source>
  <b:Source>
    <b:Tag>ISO94</b:Tag>
    <b:SourceType>InternetSite</b:SourceType>
    <b:Guid>{C693DB2D-27C4-4755-BF62-2A13F5C15E76}</b:Guid>
    <b:Author>
      <b:Author>
        <b:NameList>
          <b:Person>
            <b:Last>ISO5725-1</b:Last>
          </b:Person>
        </b:NameList>
      </b:Author>
    </b:Author>
    <b:Title>Accuracy (trueness and precision) of measurement methods and results — Part 1: General principles and definitions</b:Title>
    <b:InternetSiteTitle>ISO</b:InternetSiteTitle>
    <b:Year>1994</b:Year>
    <b:URL>https://www.iso.org/obp/ui/#iso:std:iso:5725:-1:ed-1:v1:en</b:URL>
    <b:RefOrder>73</b:RefOrder>
  </b:Source>
  <b:Source>
    <b:Tag>Placeholder5</b:Tag>
    <b:SourceType>JournalArticle</b:SourceType>
    <b:Guid>{39250B0E-FC7D-4699-BA23-26E234F75B09}</b:Guid>
    <b:Title>R: A Language for Data Analysis and Graphics</b:Title>
    <b:JournalName>Journal of Computational and Graphical Statistics, vol.5, no.3</b:JournalName>
    <b:Year>1996</b:Year>
    <b:Pages>299-314</b:Pages>
    <b:Author>
      <b:Author>
        <b:NameList>
          <b:Person>
            <b:Last>Ihaka</b:Last>
            <b:First>Ross</b:First>
          </b:Person>
          <b:Person>
            <b:Last>Gentleman</b:Last>
            <b:First>Robert</b:First>
          </b:Person>
        </b:NameList>
      </b:Author>
    </b:Author>
    <b:RefOrder>74</b:RefOrder>
  </b:Source>
  <b:Source>
    <b:Tag>Hel14</b:Tag>
    <b:SourceType>InternetSite</b:SourceType>
    <b:Guid>{0DE1A88A-476F-4691-807C-51ABFC7A920C}</b:Guid>
    <b:Title>What Is the Difference Between Accuracy and Precision?</b:Title>
    <b:InternetSiteTitle>sciencenotes.org</b:InternetSiteTitle>
    <b:Year>2014</b:Year>
    <b:Month>April</b:Month>
    <b:Day>14</b:Day>
    <b:URL>https://sciencenotes.org/what-is-the-difference-between-accuracy-and-precision/</b:URL>
    <b:Author>
      <b:Author>
        <b:NameList>
          <b:Person>
            <b:Last>Helmenstine</b:Last>
            <b:First>Todd</b:First>
          </b:Person>
        </b:NameList>
      </b:Author>
    </b:Author>
    <b:RefOrder>75</b:RefOrder>
  </b:Source>
  <b:Source>
    <b:Tag>Hel17</b:Tag>
    <b:SourceType>InternetSite</b:SourceType>
    <b:Guid>{67E1D8ED-A3F8-4B98-9613-B85F2378786D}</b:Guid>
    <b:Title>Accuracy Versus Precision of Measurement</b:Title>
    <b:InternetSiteTitle>thoughtco.com</b:InternetSiteTitle>
    <b:Year>2017</b:Year>
    <b:Month>March</b:Month>
    <b:Day>31</b:Day>
    <b:URL>https://www.thoughtco.com/difference-between-accuracy-and-precision-609328</b:URL>
    <b:Author>
      <b:Author>
        <b:NameList>
          <b:Person>
            <b:Last>Helmenstine</b:Last>
            <b:Middle>Marie</b:Middle>
            <b:First>Anne</b:First>
          </b:Person>
        </b:NameList>
      </b:Author>
    </b:Author>
    <b:RefOrder>76</b:RefOrder>
  </b:Source>
  <b:Source>
    <b:Tag>Den16</b:Tag>
    <b:SourceType>JournalArticle</b:SourceType>
    <b:Guid>{8A7F337D-8755-4891-A91B-623018BC3417}</b:Guid>
    <b:Title>gradDescentR 2.0: Implementasi Metode Berbasis Gradient Descent dan Variasinya dalam R Package</b:Title>
    <b:Year>2016</b:Year>
    <b:Author>
      <b:Author>
        <b:NameList>
          <b:Person>
            <b:Last>Handian</b:Last>
            <b:First>Dendi</b:First>
          </b:Person>
          <b:Person>
            <b:Last>Riza</b:Last>
            <b:First>Lala</b:First>
            <b:Middle>Septem</b:Middle>
          </b:Person>
          <b:Person>
            <b:Last>Megasari</b:Last>
            <b:First>Rani</b:First>
          </b:Person>
        </b:NameList>
      </b:Author>
    </b:Author>
    <b:RefOrder>77</b:RefOrder>
  </b:Source>
  <b:Source>
    <b:Tag>Han12</b:Tag>
    <b:SourceType>Book</b:SourceType>
    <b:Guid>{859094EB-1F1D-448E-A662-E422FB7FDDB1}</b:Guid>
    <b:Title>Data Mining: Concepts and Techniques 3rd Edition</b:Title>
    <b:Year>2012</b:Year>
    <b:Author>
      <b:Author>
        <b:NameList>
          <b:Person>
            <b:Last>Han</b:Last>
            <b:First>Jiawei</b:First>
          </b:Person>
          <b:Person>
            <b:Last>Kamber</b:Last>
            <b:First>Micheline</b:First>
          </b:Person>
          <b:Person>
            <b:Last>Pei</b:Last>
            <b:First>Jian</b:First>
          </b:Person>
        </b:NameList>
      </b:Author>
    </b:Author>
    <b:City>Waltham</b:City>
    <b:Publisher>Elsevier Inc.</b:Publisher>
    <b:RefOrder>78</b:RefOrder>
  </b:Source>
  <b:Source>
    <b:Tag>Geo</b:Tag>
    <b:SourceType>ConferenceProceedings</b:SourceType>
    <b:Guid>{89BE0A1F-0DAC-4217-8346-3196ADF8D2BD}</b:Guid>
    <b:Title>RGB and HSV colour models in colour identification of digital traumas images</b:Title>
    <b:ConferenceName>In Proceedings of the International Conference CompSysTech</b:ConferenceName>
    <b:Author>
      <b:Author>
        <b:NameList>
          <b:Person>
            <b:Last>Georgieva</b:Last>
            <b:First>Lidiya</b:First>
          </b:Person>
          <b:Person>
            <b:Last>Dimitrov</b:Last>
            <b:First>Tatyana</b:First>
          </b:Person>
          <b:Person>
            <b:Last>Angelov</b:Last>
            <b:First>Nicola</b:First>
          </b:Person>
        </b:NameList>
      </b:Author>
    </b:Author>
    <b:Year>2005</b:Year>
    <b:RefOrder>79</b:RefOrder>
  </b:Source>
  <b:Source>
    <b:Tag>Gar14</b:Tag>
    <b:SourceType>JournalArticle</b:SourceType>
    <b:Guid>{84136829-33FA-426E-A7B8-D9DD1367E4F2}</b:Guid>
    <b:Title>A Review on Question Generation System From Punjabi Text</b:Title>
    <b:JournalName>International Journal of Emerging Trends \&amp; Technology in Computer Science (IJETTCS)</b:JournalName>
    <b:Year>2014</b:Year>
    <b:Pages>285-287</b:Pages>
    <b:Author>
      <b:Author>
        <b:NameList>
          <b:Person>
            <b:Last>Garg</b:Last>
            <b:First>Payal</b:First>
          </b:Person>
          <b:Person>
            <b:Last>Bedi</b:Last>
            <b:Middle>Singh</b:Middle>
            <b:First>Er Charendeep</b:First>
          </b:Person>
        </b:NameList>
      </b:Author>
    </b:Author>
    <b:Volume>3</b:Volume>
    <b:RefOrder>80</b:RefOrder>
  </b:Source>
  <b:Source>
    <b:Tag>Fum15</b:Tag>
    <b:SourceType>JournalArticle</b:SourceType>
    <b:Guid>{97D021D6-527F-40F2-8821-EBF07E06E567}</b:Guid>
    <b:Title>Regression analysis for prediction of residential energy consumption</b:Title>
    <b:JournalName>Renewable and Sustainable Energy Reviews </b:JournalName>
    <b:Year>2015</b:Year>
    <b:Pages>332-343</b:Pages>
    <b:Author>
      <b:Author>
        <b:NameList>
          <b:Person>
            <b:Last>Fumo</b:Last>
            <b:First>Nelson</b:First>
          </b:Person>
          <b:Person>
            <b:Last>Biswas</b:Last>
            <b:Middle>Rafe</b:Middle>
            <b:First>M.A. </b:First>
          </b:Person>
        </b:NameList>
      </b:Author>
    </b:Author>
    <b:RefOrder>81</b:RefOrder>
  </b:Source>
  <b:Source xmlns:b="http://schemas.openxmlformats.org/officeDocument/2006/bibliography">
    <b:Tag>Dav17</b:Tag>
    <b:SourceType>InternetSite</b:SourceType>
    <b:Guid>{C380C9C1-7ECE-4733-9C88-E50230629967}</b:Guid>
    <b:Title>Linear Regression — Intro To Machine Learning #6</b:Title>
    <b:Year>2017</b:Year>
    <b:Author>
      <b:Author>
        <b:NameList>
          <b:Person>
            <b:Last>Fumo</b:Last>
            <b:First>David</b:First>
          </b:Person>
        </b:NameList>
      </b:Author>
    </b:Author>
    <b:InternetSiteTitle>A Medium Corporation</b:InternetSiteTitle>
    <b:Month>March</b:Month>
    <b:Day>5</b:Day>
    <b:URL>https://medium.com/simple-ai/linear-regression-intro-to-machine-learning-6-6e320dbdaf06</b:URL>
    <b:YearAccessed>2017</b:YearAccessed>
    <b:MonthAccessed>October</b:MonthAccessed>
    <b:DayAccessed>3</b:DayAccessed>
    <b:RefOrder>82</b:RefOrder>
  </b:Source>
  <b:Source>
    <b:Tag>Ful10</b:Tag>
    <b:SourceType>Book</b:SourceType>
    <b:Guid>{B192ACBE-1974-4160-A058-22F70BA01C1F}</b:Guid>
    <b:Title>Practical Language Testing</b:Title>
    <b:Year>2010</b:Year>
    <b:City>USA</b:City>
    <b:Publisher>Oxford University Press</b:Publisher>
    <b:Author>
      <b:Author>
        <b:NameList>
          <b:Person>
            <b:Last>Fulcher</b:Last>
            <b:First>Glenn</b:First>
          </b:Person>
        </b:NameList>
      </b:Author>
    </b:Author>
    <b:RefOrder>83</b:RefOrder>
  </b:Source>
  <b:Source>
    <b:Tag>Fra16</b:Tag>
    <b:SourceType>Book</b:SourceType>
    <b:Guid>{CE1369CD-56DC-42E7-9C89-8700700529A4}</b:Guid>
    <b:Title>Data Mining: Practical Machine Learning Tools and Techniques</b:Title>
    <b:Year>2016</b:Year>
    <b:Publisher>Morgan Kaufmann</b:Publisher>
    <b:Edition>4th</b:Edition>
    <b:Author>
      <b:Author>
        <b:NameList>
          <b:Person>
            <b:Last>Frank</b:Last>
            <b:First>Eibe</b:First>
          </b:Person>
          <b:Person>
            <b:Last>Hall</b:Last>
            <b:Middle>A.</b:Middle>
            <b:First>Mark</b:First>
          </b:Person>
          <b:Person>
            <b:Last>Witten</b:Last>
            <b:Middle>H.</b:Middle>
            <b:First>Ian</b:First>
          </b:Person>
          <b:Person>
            <b:Last>Pal</b:Last>
            <b:Middle>J.</b:Middle>
            <b:First>Chris</b:First>
          </b:Person>
        </b:NameList>
      </b:Author>
    </b:Author>
    <b:RefOrder>84</b:RefOrder>
  </b:Source>
  <b:Source>
    <b:Tag>Fah03</b:Tag>
    <b:SourceType>JournalArticle</b:SourceType>
    <b:Guid>{8117A532-0E9F-4F28-BC14-F5D765C27202}</b:Guid>
    <b:Title>Fundamentals of content-based image retriveal</b:Title>
    <b:Year>2003</b:Year>
    <b:JournalName>Microscoft corporation research articles</b:JournalName>
    <b:Author>
      <b:Author>
        <b:NameList>
          <b:Person>
            <b:Last>Fahui</b:Last>
            <b:Middle>Long</b:Middle>
          </b:Person>
          <b:Person>
            <b:Last>Zhang</b:Last>
            <b:First>Hongjiang</b:First>
          </b:Person>
          <b:Person>
            <b:Last>Feng</b:Last>
            <b:Middle>Dagan</b:Middle>
            <b:First>David</b:First>
          </b:Person>
        </b:NameList>
      </b:Author>
    </b:Author>
    <b:RefOrder>85</b:RefOrder>
  </b:Source>
  <b:Source>
    <b:Tag>ElB17</b:Tag>
    <b:SourceType>JournalArticle</b:SourceType>
    <b:Guid>{C66BE8EA-B63D-453C-A849-E9D423F08626}</b:Guid>
    <b:Title>Machine Learning Applications in Medical Image Analysis</b:Title>
    <b:Year>2017</b:Year>
    <b:JournalName>Computational and Mathematical Methods in Medicine</b:JournalName>
    <b:Author>
      <b:Author>
        <b:NameList>
          <b:Person>
            <b:Last>El-Baz</b:Last>
            <b:First>Ayman</b:First>
          </b:Person>
          <b:Person>
            <b:Last>Gimel'farb</b:Last>
            <b:First>Georgy</b:First>
          </b:Person>
          <b:Person>
            <b:Last>Suzuki</b:Last>
            <b:First>Kenji</b:First>
          </b:Person>
        </b:NameList>
      </b:Author>
    </b:Author>
    <b:RefOrder>86</b:RefOrder>
  </b:Source>
  <b:Source>
    <b:Tag>Eak99</b:Tag>
    <b:SourceType>JournalArticle</b:SourceType>
    <b:Guid>{B688CBED-E1A4-4459-BD9D-C864B576CE16}</b:Guid>
    <b:Title>Content-Based Image Retrieval</b:Title>
    <b:Year>1999</b:Year>
    <b:Pages>Vol 85. Pg. 1-15</b:Pages>
    <b:Publisher>Library and Information Briefings</b:Publisher>
    <b:JournalName>Library and Information Briefings</b:JournalName>
    <b:Author>
      <b:Author>
        <b:NameList>
          <b:Person>
            <b:Last>Eakins</b:Last>
            <b:First>John</b:First>
          </b:Person>
          <b:Person>
            <b:Last>Graham</b:Last>
            <b:First>Margaret</b:First>
          </b:Person>
          <b:Person>
            <b:Last>Franklin</b:Last>
            <b:First>Tom</b:First>
          </b:Person>
        </b:NameList>
      </b:Author>
    </b:Author>
    <b:RefOrder>87</b:RefOrder>
  </b:Source>
  <b:Source>
    <b:Tag>Duc</b:Tag>
    <b:SourceType>JournalArticle</b:SourceType>
    <b:Guid>{5ECFBA6D-7018-4011-AE3A-FACEF9F12B69}</b:Guid>
    <b:Title>Adaptive Subgradient Methods for Online Learning and Stochastic Optimization</b:Title>
    <b:Author>
      <b:Author>
        <b:NameList>
          <b:Person>
            <b:Last>Duchi</b:Last>
            <b:First>John</b:First>
          </b:Person>
          <b:Person>
            <b:Last>Hazan</b:Last>
            <b:First>Elad</b:First>
          </b:Person>
          <b:Person>
            <b:Last>Singer</b:Last>
            <b:First>Yoram</b:First>
          </b:Person>
        </b:NameList>
      </b:Author>
    </b:Author>
    <b:JournalName>Journal of Machine Learning Research 12</b:JournalName>
    <b:Year>2011</b:Year>
    <b:Pages>2121-2159</b:Pages>
    <b:RefOrder>88</b:RefOrder>
  </b:Source>
  <b:Source>
    <b:Tag>Dub13</b:Tag>
    <b:SourceType>JournalArticle</b:SourceType>
    <b:Guid>{7C869569-CC68-4B28-B515-DC63FD1EC929}</b:Guid>
    <b:Author>
      <b:Author>
        <b:NameList>
          <b:Person>
            <b:Last>Dubey</b:Last>
            <b:First>Shiv</b:First>
            <b:Middle>Ram</b:Middle>
          </b:Person>
          <b:Person>
            <b:Last>Dixit</b:Last>
            <b:First>Pushkar</b:First>
          </b:Person>
          <b:Person>
            <b:Last>Singh</b:Last>
            <b:First>Nishant</b:First>
          </b:Person>
          <b:Person>
            <b:Last>Gupta</b:Last>
            <b:First>Jay</b:First>
            <b:Middle>Prakash</b:Middle>
          </b:Person>
        </b:NameList>
      </b:Author>
    </b:Author>
    <b:Title>Infected fruit part detection using k-means clustering segmentation technique</b:Title>
    <b:JournalName>Ijimai</b:JournalName>
    <b:Year>2013</b:Year>
    <b:Pages>65-72</b:Pages>
    <b:Volume>2</b:Volume>
    <b:Issue>2</b:Issue>
    <b:RefOrder>89</b:RefOrder>
  </b:Source>
  <b:Source>
    <b:Tag>Dim06</b:Tag>
    <b:SourceType>Book</b:SourceType>
    <b:Guid>{7F1B401C-8021-4957-A132-D6F20F649469}</b:Guid>
    <b:Title>Belajar dan Pembelajaran</b:Title>
    <b:Year>2006</b:Year>
    <b:City>Jakarta</b:City>
    <b:Publisher>Rineka Cipta</b:Publisher>
    <b:Author>
      <b:Author>
        <b:NameList>
          <b:Person>
            <b:Last>Dimyati</b:Last>
          </b:Person>
          <b:Person>
            <b:Last>Mudjiono</b:Last>
          </b:Person>
        </b:NameList>
      </b:Author>
    </b:Author>
    <b:RefOrder>90</b:RefOrder>
  </b:Source>
  <b:Source>
    <b:Tag>And11</b:Tag>
    <b:SourceType>JournalArticle</b:SourceType>
    <b:Guid>{2A189285-ECCE-4B59-B4BB-44399CD7A8E5}</b:Guid>
    <b:Title>Better Mini-Batch Algoritms via Accelerated Gradient Methods</b:Title>
    <b:JournalName>NIPS</b:JournalName>
    <b:Year>2011</b:Year>
    <b:Pages>1647-155</b:Pages>
    <b:Author>
      <b:Author>
        <b:NameList>
          <b:Person>
            <b:Last>Cotter</b:Last>
            <b:First>Andrew</b:First>
          </b:Person>
          <b:Person>
            <b:Last>Shamir</b:Last>
            <b:First>Ohad</b:First>
          </b:Person>
          <b:Person>
            <b:Last>Srebro</b:Last>
            <b:First>Nathan</b:First>
          </b:Person>
          <b:Person>
            <b:Last>Sridharan</b:Last>
            <b:First>Karthik </b:First>
          </b:Person>
        </b:NameList>
      </b:Author>
    </b:Author>
    <b:RefOrder>91</b:RefOrder>
  </b:Source>
  <b:Source>
    <b:Tag>Chi98</b:Tag>
    <b:SourceType>JournalArticle</b:SourceType>
    <b:Guid>{DCDB0939-D840-4C43-B8EB-F6D368AAA0C2}</b:Guid>
    <b:Title>MUC-7 Information Extraction Task Definition</b:Title>
    <b:Year>1998</b:Year>
    <b:Author>
      <b:Author>
        <b:NameList>
          <b:Person>
            <b:Last>Chincor</b:Last>
            <b:First>N</b:First>
          </b:Person>
          <b:Person>
            <b:Last>brown</b:Last>
            <b:First>E</b:First>
          </b:Person>
          <b:Person>
            <b:Last>Ferro</b:Last>
            <b:First>L</b:First>
          </b:Person>
          <b:Person>
            <b:Last>Robinson</b:Last>
            <b:First>P</b:First>
          </b:Person>
        </b:NameList>
      </b:Author>
    </b:Author>
    <b:JournalName> The MITRE Corporation and SAIC.</b:JournalName>
    <b:RefOrder>92</b:RefOrder>
  </b:Source>
  <b:Source>
    <b:Tag>Che16</b:Tag>
    <b:SourceType>InternetSite</b:SourceType>
    <b:Guid>{666F7A7C-1DB4-4B5E-BB29-4DEF35478892}</b:Guid>
    <b:Author>
      <b:Author>
        <b:NameList>
          <b:Person>
            <b:Last>Chemguide</b:Last>
          </b:Person>
        </b:NameList>
      </b:Author>
    </b:Author>
    <b:Title>Real Gases</b:Title>
    <b:Year>2016</b:Year>
    <b:InternetSiteTitle>ChemGuide</b:InternetSiteTitle>
    <b:Month>11</b:Month>
    <b:Day>1</b:Day>
    <b:URL>chemguide.co.uk/physical/kt/realgases.html</b:URL>
    <b:RefOrder>93</b:RefOrder>
  </b:Source>
  <b:Source>
    <b:Tag>Cha92</b:Tag>
    <b:SourceType>Book</b:SourceType>
    <b:Guid>{585E7EE4-461F-4372-83FF-ED7C35EC0607}</b:Guid>
    <b:Title>Statistical Models in S</b:Title>
    <b:JournalName>Statistical Model in S . Chapter 4</b:JournalName>
    <b:Year>1992</b:Year>
    <b:Author>
      <b:Author>
        <b:NameList>
          <b:Person>
            <b:Last>Chambers</b:Last>
            <b:Middle>M.</b:Middle>
            <b:First>J.</b:First>
          </b:Person>
        </b:NameList>
      </b:Author>
    </b:Author>
    <b:City>USA</b:City>
    <b:Publisher>Wadsworth &amp; Brooks/Cole Advanced Books &amp; Software</b:Publisher>
    <b:RefOrder>94</b:RefOrder>
  </b:Source>
  <b:Source>
    <b:Tag>Lou47</b:Tag>
    <b:SourceType>JournalArticle</b:SourceType>
    <b:Guid>{5B552A08-B794-431F-BBBC-9D9DCD421741}</b:Guid>
    <b:Title>Compte Rendu `a l’Acad´emie des Sciences 25</b:Title>
    <b:Year>1847</b:Year>
    <b:Author>
      <b:Author>
        <b:NameList>
          <b:Person>
            <b:Last>Cauchy</b:Last>
            <b:Middle>Augustin</b:Middle>
            <b:First>Louis</b:First>
          </b:Person>
        </b:NameList>
      </b:Author>
    </b:Author>
    <b:JournalName>M´ethode g´en´erale pour la r´esolution des syst`emes d’´equations</b:JournalName>
    <b:Pages>536-538</b:Pages>
    <b:RefOrder>95</b:RefOrder>
  </b:Source>
  <b:Source>
    <b:Tag>Cat13</b:Tag>
    <b:SourceType>JournalArticle</b:SourceType>
    <b:Guid>{75E3BB06-D63F-4930-BCC5-79CDE10CC2C6}</b:Guid>
    <b:Author>
      <b:Author>
        <b:NameList>
          <b:Person>
            <b:Last>Catalina</b:Last>
            <b:First>Tiberiu</b:First>
          </b:Person>
          <b:Person>
            <b:Last>Iordache</b:Last>
            <b:First>Vlad</b:First>
          </b:Person>
          <b:Person>
            <b:Last>Caracaleanu</b:Last>
            <b:First>Bogdan</b:First>
          </b:Person>
        </b:NameList>
      </b:Author>
    </b:Author>
    <b:Title>Multiple regression model for fast prediction of the heating energy demand</b:Title>
    <b:JournalName>Energy and Buildings</b:JournalName>
    <b:Year>2013</b:Year>
    <b:Pages>302-312</b:Pages>
    <b:Month>February</b:Month>
    <b:Volume>57</b:Volume>
    <b:RefOrder>96</b:RefOrder>
  </b:Source>
  <b:Source>
    <b:Tag>Leo10</b:Tag>
    <b:SourceType>ConferenceProceedings</b:SourceType>
    <b:Guid>{03EF0A6C-886A-4584-8485-CFE4F947C295}</b:Guid>
    <b:Author>
      <b:Author>
        <b:NameList>
          <b:Person>
            <b:Last>Bottou</b:Last>
            <b:First>Leon</b:First>
          </b:Person>
        </b:NameList>
      </b:Author>
    </b:Author>
    <b:Title>Large-Scale Machine Learning with Stochastic Gradient Descent</b:Title>
    <b:Pages>17-186</b:Pages>
    <b:Year>2010</b:Year>
    <b:ConferenceName>COMPSTAT'2010</b:ConferenceName>
    <b:Publisher>NEC Labs America, Princeton NJ 088542, USA</b:Publisher>
    <b:RefOrder>97</b:RefOrder>
  </b:Source>
  <b:Source>
    <b:Tag>Bec15</b:Tag>
    <b:SourceType>JournalArticle</b:SourceType>
    <b:Guid>{45D0665A-B23F-4DCC-BE8B-1A38C41D6E02}</b:Guid>
    <b:Title> A Semisupervised Robust Hydrometeor Classification Method for Dual-Polarization Radar Applications </b:Title>
    <b:JournalName>Journal of Atmospheric and Oceanic Technology</b:JournalName>
    <b:Year>2015</b:Year>
    <b:Pages>22-47</b:Pages>
    <b:Author>
      <b:Author>
        <b:NameList>
          <b:Person>
            <b:Last>Bechini</b:Last>
            <b:First>Renzo</b:First>
          </b:Person>
          <b:Person>
            <b:Last>Chandrasekar</b:Last>
            <b:First>V.</b:First>
          </b:Person>
        </b:NameList>
      </b:Author>
    </b:Author>
    <b:RefOrder>98</b:RefOrder>
  </b:Source>
  <b:Source>
    <b:Tag>Bal06</b:Tag>
    <b:SourceType>ArticleInAPeriodical</b:SourceType>
    <b:Guid>{090C71DC-0FFF-455E-ABB8-02C79CBB7AD4}</b:Guid>
    <b:Title>Metode Fuzzy Color Histogram Untuk Temu Kembali Citra Bunga</b:Title>
    <b:Year>2006</b:Year>
    <b:PeriodicalTitle>Skripsi</b:PeriodicalTitle>
    <b:Author>
      <b:Author>
        <b:NameList>
          <b:Person>
            <b:Last>Balqis</b:Last>
            <b:Middle>Putri</b:Middle>
            <b:First>Dinda</b:First>
          </b:Person>
        </b:NameList>
      </b:Author>
    </b:Author>
    <b:RefOrder>99</b:RefOrder>
  </b:Source>
  <b:Source>
    <b:Tag>Bac12</b:Tag>
    <b:SourceType>JournalArticle</b:SourceType>
    <b:Guid>{14EBE11B-05E3-4BDB-8CAA-7DD89C103C6A}</b:Guid>
    <b:Title>Mind the gap: learning to choose gaps for question generation</b:Title>
    <b:Year>2012</b:Year>
    <b:Author>
      <b:Author>
        <b:NameList>
          <b:Person>
            <b:Last>Backer</b:Last>
            <b:First>Lee</b:First>
          </b:Person>
          <b:Person>
            <b:Last>Sumit</b:Last>
            <b:First>Basu</b:First>
          </b:Person>
          <b:Person>
            <b:Last>Vanderwende</b:Last>
            <b:First>Lucy</b:First>
          </b:Person>
        </b:NameList>
      </b:Author>
    </b:Author>
    <b:JournalName>Proceedings of the 2012 Conference of the North American Chapter of the Association for Computational Linguistics: Human Language Technologies</b:JournalName>
    <b:Pages>742-751</b:Pages>
    <b:RefOrder>100</b:RefOrder>
  </b:Source>
  <b:Source>
    <b:Tag>Ayo10</b:Tag>
    <b:SourceType>Book</b:SourceType>
    <b:Guid>{B00FC960-D138-4079-897C-B1D88A40C627}</b:Guid>
    <b:Title>Types of Machine Learning Algorithms</b:Title>
    <b:Year>2010</b:Year>
    <b:Author>
      <b:Author>
        <b:NameList>
          <b:Person>
            <b:Last>Ayodele</b:Last>
            <b:Middle>Oladipupo</b:Middle>
            <b:First>Taiwo</b:First>
          </b:Person>
        </b:NameList>
      </b:Author>
    </b:Author>
    <b:City>Rijeka</b:City>
    <b:Publisher>InTech </b:Publisher>
    <b:RefOrder>101</b:RefOrder>
  </b:Source>
  <b:Source>
    <b:Tag>Ari04</b:Tag>
    <b:SourceType>Book</b:SourceType>
    <b:Guid>{27201FD8-6CE5-43CF-8A93-34D2688F92A8}</b:Guid>
    <b:Title>Evaluasi Pembelajaran</b:Title>
    <b:Year>2012</b:Year>
    <b:Author>
      <b:Author>
        <b:NameList>
          <b:Person>
            <b:Last>Arifin</b:Last>
            <b:First>Zainal</b:First>
          </b:Person>
        </b:NameList>
      </b:Author>
    </b:Author>
    <b:City>Bandung</b:City>
    <b:Publisher>PT Remaja Rosdakarya</b:Publisher>
    <b:RefOrder>102</b:RefOrder>
  </b:Source>
  <b:Source>
    <b:Tag>Aqu11</b:Tag>
    <b:SourceType>JournalArticle</b:SourceType>
    <b:Guid>{B3613FEA-F726-45BA-8790-6E22327630DD}</b:Guid>
    <b:Author>
      <b:Author>
        <b:NameList>
          <b:Person>
            <b:Last>Aquino</b:Last>
            <b:Middle>F</b:Middle>
            <b:First>J</b:First>
          </b:Person>
          <b:Person>
            <b:Last>Chua</b:Last>
            <b:Middle>Dwayne</b:Middle>
            <b:First>Darwin</b:First>
          </b:Person>
          <b:Person>
            <b:Last>Kabiling</b:Last>
            <b:Middle>Kevin</b:Middle>
            <b:First>Richard</b:First>
          </b:Person>
          <b:Person>
            <b:Last>Pingco</b:Last>
            <b:Middle>Nikole</b:Middle>
            <b:First>John</b:First>
          </b:Person>
          <b:Person>
            <b:Last>Sagum</b:Last>
            <b:First>Ria</b:First>
          </b:Person>
        </b:NameList>
      </b:Author>
    </b:Author>
    <b:Title>Text2Test: Question Generator Utilizing Information Abstraction Techniques and Question Generation Methods for Narrative and Declarative Text</b:Title>
    <b:JournalName>Proceedings of the 8th National Natural Language Processing Research Symposium</b:JournalName>
    <b:Year>2011</b:Year>
    <b:Pages>29-34</b:Pages>
    <b:RefOrder>103</b:RefOrder>
  </b:Source>
  <b:Source>
    <b:Tag>Ali10</b:Tag>
    <b:SourceType>JournalArticle</b:SourceType>
    <b:Guid>{A0611288-F725-4A15-BA1F-E6715EF0DC9F}</b:Guid>
    <b:Title>Automation of Question Generation From Sentences</b:Title>
    <b:Year>2010</b:Year>
    <b:JournalName> In Proceedings of QG2010: The Third Workshop on Question Generation</b:JournalName>
    <b:Pages>58-67</b:Pages>
    <b:Author>
      <b:Author>
        <b:NameList>
          <b:Person>
            <b:Last>Ali</b:Last>
            <b:First>Husam</b:First>
          </b:Person>
          <b:Person>
            <b:Last>Chali</b:Last>
            <b:First>Yllias</b:First>
          </b:Person>
          <b:Person>
            <b:Last>Hasan</b:Last>
            <b:First>Sadid</b:First>
          </b:Person>
        </b:NameList>
      </b:Author>
    </b:Author>
    <b:RefOrder>104</b:RefOrder>
  </b:Source>
  <b:Source>
    <b:Tag>Placeholder1</b:Tag>
    <b:SourceType>JournalArticle</b:SourceType>
    <b:Guid>{B371735A-B8C6-4B26-9B61-506F55B96243}</b:Guid>
    <b:Title>ArikIturri: An Automatic Question Generator Based on Corpora and NLP Techniques</b:Title>
    <b:JournalName>Springer-Verlag Berlin Heidelber</b:JournalName>
    <b:Year>2006</b:Year>
    <b:Pages>584-594</b:Pages>
    <b:Author>
      <b:Author>
        <b:NameList>
          <b:Person>
            <b:Last>Aldabe</b:Last>
            <b:First>Itziar</b:First>
          </b:Person>
          <b:Person>
            <b:Last>Lacalle</b:Last>
            <b:Middle>Lopez de</b:Middle>
            <b:First>Maddalen</b:First>
          </b:Person>
          <b:Person>
            <b:Last>Maritxalar</b:Last>
            <b:First>Montse</b:First>
          </b:Person>
          <b:Person>
            <b:Last>Martinez</b:Last>
            <b:First>Edurne</b:First>
          </b:Person>
          <b:Person>
            <b:Last>Uria</b:Last>
            <b:First>Larraitz</b:First>
          </b:Person>
        </b:NameList>
      </b:Author>
    </b:Author>
    <b:RefOrder>105</b:RefOrder>
  </b:Source>
  <b:Source>
    <b:Tag>Ald06</b:Tag>
    <b:SourceType>JournalArticle</b:SourceType>
    <b:Guid>{F4AC0191-83A7-4429-963F-AF26C1973282}</b:Guid>
    <b:Author>
      <b:Author>
        <b:NameList>
          <b:Person>
            <b:Last>Aldabe</b:Last>
            <b:First>I.,</b:First>
            <b:Middle>Lacalle, M. L., Maritxalar, M., Martinez, E., &amp; Uria, L.</b:Middle>
          </b:Person>
        </b:NameList>
      </b:Author>
    </b:Author>
    <b:Title>ArikIturri: An Automatic Question Generator Based on Corpora and NLP Techniques.</b:Title>
    <b:JournalName>Springer-Verlag Berlin Heidelber</b:JournalName>
    <b:Year>2006</b:Year>
    <b:Pages>584-594</b:Pages>
    <b:RefOrder>106</b:RefOrder>
  </b:Source>
  <b:Source>
    <b:Tag>Ahm10</b:Tag>
    <b:SourceType>Book</b:SourceType>
    <b:Guid>{75DAEDA8-8156-41A9-853C-E82FE02B7CCC}</b:Guid>
    <b:Title>Reservoir Engineering Handbook</b:Title>
    <b:Year>2010</b:Year>
    <b:City>Houston</b:City>
    <b:Publisher>Gulf Professional Publishing</b:Publisher>
    <b:Author>
      <b:Author>
        <b:NameList>
          <b:Person>
            <b:Last>Ahmed</b:Last>
            <b:First>Tarek</b:First>
          </b:Person>
        </b:NameList>
      </b:Author>
    </b:Author>
    <b:RefOrder>107</b:RefOrder>
  </b:Source>
  <b:Source>
    <b:Tag>Ahm89</b:Tag>
    <b:SourceType>Book</b:SourceType>
    <b:Guid>{326F3B17-D2D8-4B85-BCAF-158FBDF6AB18}</b:Guid>
    <b:Title>Hydrocarbon  phase behavior</b:Title>
    <b:Year>1989</b:Year>
    <b:City>Houston</b:City>
    <b:Publisher>Gulf Professional Publishing</b:Publisher>
    <b:Author>
      <b:Author>
        <b:NameList>
          <b:Person>
            <b:Last>Ahmed</b:Last>
            <b:First>Tarek</b:First>
          </b:Person>
        </b:NameList>
      </b:Author>
    </b:Author>
    <b:RefOrder>108</b:RefOrder>
  </b:Source>
  <b:Source>
    <b:Tag>Ach052</b:Tag>
    <b:SourceType>Book</b:SourceType>
    <b:Guid>{F8A4FFF0-984E-4D19-949C-00336A8E4CCA}</b:Guid>
    <b:Title>Image Processing: Principles and Applications</b:Title>
    <b:Year>2005</b:Year>
    <b:Author>
      <b:Author>
        <b:NameList>
          <b:Person>
            <b:Last>Acharya</b:Last>
            <b:First>Tinku</b:First>
          </b:Person>
          <b:Person>
            <b:Last>Ray</b:Last>
            <b:Middle>K</b:Middle>
            <b:First>Ajoy</b:First>
          </b:Person>
        </b:NameList>
      </b:Author>
    </b:Author>
    <b:RefOrder>109</b:RefOrder>
  </b:Source>
  <b:Source>
    <b:Tag>Placeholder3</b:Tag>
    <b:SourceType>Book</b:SourceType>
    <b:Guid>{4491D0E5-3311-4C4D-8523-2F89D7DE5E65}</b:Guid>
    <b:Title>Learning from data: A Short Course</b:Title>
    <b:Year>2012</b:Year>
    <b:Publisher>AMLbook.com</b:Publisher>
    <b:Author>
      <b:Author>
        <b:NameList>
          <b:Person>
            <b:Last>Abu-Mostafa</b:Last>
            <b:First>Yaser</b:First>
            <b:Middle>S.</b:Middle>
          </b:Person>
          <b:Person>
            <b:Last>Magdon-Ismail</b:Last>
            <b:First>Malik</b:First>
          </b:Person>
          <b:Person>
            <b:Last>Lin</b:Last>
            <b:First>Hsuan-Tien</b:First>
          </b:Person>
        </b:NameList>
      </b:Author>
    </b:Author>
    <b:RefOrder>110</b:RefOrder>
  </b:Source>
  <b:Source>
    <b:Tag>Bra17</b:Tag>
    <b:SourceType>Book</b:SourceType>
    <b:Guid>{F565637E-930E-4435-A474-E163D8AC1E9A}</b:Guid>
    <b:Author>
      <b:Author>
        <b:NameList>
          <b:Person>
            <b:Last>Putra</b:Last>
            <b:First>Brahma</b:First>
          </b:Person>
          <b:Person>
            <b:Last>Riza</b:Last>
            <b:Middle>Septem</b:Middle>
            <b:First>Lala</b:First>
          </b:Person>
          <b:Person>
            <b:Last>Wihardi</b:Last>
            <b:First>Yaya</b:First>
          </b:Person>
        </b:NameList>
      </b:Author>
    </b:Author>
    <b:Title>Pengembangan Sistem Data-to-Text untuk Membangkitkan Berita Cuaca dengan Pendekatan Time-Series dalam R</b:Title>
    <b:Year>2017</b:Year>
    <b:RefOrder>1</b:RefOrder>
  </b:Source>
</b:Sources>
</file>

<file path=customXml/itemProps1.xml><?xml version="1.0" encoding="utf-8"?>
<ds:datastoreItem xmlns:ds="http://schemas.openxmlformats.org/officeDocument/2006/customXml" ds:itemID="{BA5F07CA-6721-417F-8516-7370777725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106</TotalTime>
  <Pages>7</Pages>
  <Words>2018</Words>
  <Characters>11507</Characters>
  <Application>Microsoft Office Word</Application>
  <DocSecurity>0</DocSecurity>
  <Lines>95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4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yra</dc:creator>
  <cp:keywords/>
  <dc:description/>
  <cp:lastModifiedBy>lyralei</cp:lastModifiedBy>
  <cp:revision>129</cp:revision>
  <cp:lastPrinted>2018-11-26T03:40:00Z</cp:lastPrinted>
  <dcterms:created xsi:type="dcterms:W3CDTF">2018-11-21T18:01:00Z</dcterms:created>
  <dcterms:modified xsi:type="dcterms:W3CDTF">2018-12-09T23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pa</vt:lpwstr>
  </property>
  <property fmtid="{D5CDD505-2E9C-101B-9397-08002B2CF9AE}" pid="3" name="Mendeley Recent Style Name 0_1">
    <vt:lpwstr>American Psychological Association 6th edi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ieee</vt:lpwstr>
  </property>
  <property fmtid="{D5CDD505-2E9C-101B-9397-08002B2CF9AE}" pid="11" name="Mendeley Recent Style Name 4_1">
    <vt:lpwstr>IEEE</vt:lpwstr>
  </property>
  <property fmtid="{D5CDD505-2E9C-101B-9397-08002B2CF9AE}" pid="12" name="Mendeley Recent Style Id 5_1">
    <vt:lpwstr>http://www.zotero.org/styles/modern-humanities-research-association</vt:lpwstr>
  </property>
  <property fmtid="{D5CDD505-2E9C-101B-9397-08002B2CF9AE}" pid="13" name="Mendeley Recent Style Name 5_1">
    <vt:lpwstr>Modern Humanities Research Association 3rd edition (note with bibliography)</vt:lpwstr>
  </property>
  <property fmtid="{D5CDD505-2E9C-101B-9397-08002B2CF9AE}" pid="14" name="Mendeley Recent Style Id 6_1">
    <vt:lpwstr>http://www.zotero.org/styles/modern-language-association</vt:lpwstr>
  </property>
  <property fmtid="{D5CDD505-2E9C-101B-9397-08002B2CF9AE}" pid="15" name="Mendeley Recent Style Name 6_1">
    <vt:lpwstr>Modern Language Association 8th edi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universitas-negeri-semarang-fakultas-matematika-dan-ilmu-pengetahuan-alam</vt:lpwstr>
  </property>
  <property fmtid="{D5CDD505-2E9C-101B-9397-08002B2CF9AE}" pid="19" name="Mendeley Recent Style Name 8_1">
    <vt:lpwstr>Universitas Negeri Semarang - Fakultas Matematika dan Ilmu Pengetahuan Alam (Indonesian)</vt:lpwstr>
  </property>
  <property fmtid="{D5CDD505-2E9C-101B-9397-08002B2CF9AE}" pid="20" name="Mendeley Recent Style Id 9_1">
    <vt:lpwstr>http://www.zotero.org/styles/universitas-negeri-yogyakarta-program-pascasarjana</vt:lpwstr>
  </property>
  <property fmtid="{D5CDD505-2E9C-101B-9397-08002B2CF9AE}" pid="21" name="Mendeley Recent Style Name 9_1">
    <vt:lpwstr>Universitas Negeri Yogyakarta - Program Pascasarjana (Indonesian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b093bed-f3ec-3e8a-98bf-82cdafac4bc3</vt:lpwstr>
  </property>
  <property fmtid="{D5CDD505-2E9C-101B-9397-08002B2CF9AE}" pid="24" name="Mendeley Citation Style_1">
    <vt:lpwstr>http://www.zotero.org/styles/universitas-negeri-yogyakarta-program-pascasarjana</vt:lpwstr>
  </property>
</Properties>
</file>